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A65A94E" w14:textId="2A588636" w:rsidR="007C3411" w:rsidRPr="00BE7BA1" w:rsidRDefault="004C2BF8" w:rsidP="00BE7BA1">
      <w:pPr>
        <w:pStyle w:val="Apa1"/>
        <w:rPr>
          <w:sz w:val="32"/>
          <w:szCs w:val="40"/>
        </w:rPr>
      </w:pPr>
      <w:r w:rsidRPr="00BE7BA1">
        <w:rPr>
          <w:sz w:val="32"/>
          <w:szCs w:val="40"/>
        </w:rPr>
        <w:t>Supplementary Material</w:t>
      </w:r>
      <w:r w:rsidR="00BE7BA1" w:rsidRPr="00BE7BA1">
        <w:rPr>
          <w:sz w:val="32"/>
          <w:szCs w:val="40"/>
        </w:rPr>
        <w:t>s</w:t>
      </w:r>
    </w:p>
    <w:p w14:paraId="2AE4AB6B" w14:textId="4A3921C5" w:rsidR="00BE7BA1" w:rsidRDefault="00C52ED6" w:rsidP="00CB18EC">
      <w:pPr>
        <w:jc w:val="center"/>
        <w:rPr>
          <w:rFonts w:ascii="Times New Roman" w:eastAsiaTheme="majorEastAsia" w:hAnsi="Times New Roman" w:cs="Times New Roman"/>
          <w:b/>
          <w:sz w:val="28"/>
          <w:szCs w:val="36"/>
        </w:rPr>
      </w:pPr>
      <w:r>
        <w:rPr>
          <w:rFonts w:ascii="Times New Roman" w:eastAsiaTheme="majorEastAsia" w:hAnsi="Times New Roman" w:cs="Times New Roman"/>
          <w:b/>
          <w:sz w:val="28"/>
          <w:szCs w:val="36"/>
        </w:rPr>
        <w:t>Retrospective Survey Items</w:t>
      </w:r>
    </w:p>
    <w:p w14:paraId="0CD14EC6" w14:textId="2E013DF8" w:rsidR="00C52ED6" w:rsidRDefault="00C52ED6" w:rsidP="00C52ED6">
      <w:pPr>
        <w:pStyle w:val="ApaNormal"/>
        <w:ind w:firstLine="720"/>
      </w:pPr>
      <w:r>
        <w:t xml:space="preserve">This </w:t>
      </w:r>
      <w:r w:rsidR="009B4C45">
        <w:t>Supplementary Materials section provides a full list of items used in the retrospective survey</w:t>
      </w:r>
      <w:r w:rsidR="00D86D84">
        <w:t>, collected in Table 1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01"/>
        <w:gridCol w:w="6825"/>
      </w:tblGrid>
      <w:tr w:rsidR="00D86D84" w:rsidRPr="00D86D84" w14:paraId="383A7252" w14:textId="77777777" w:rsidTr="00D86D84">
        <w:trPr>
          <w:trHeight w:val="416"/>
        </w:trPr>
        <w:tc>
          <w:tcPr>
            <w:tcW w:w="852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833EE62" w14:textId="16CC9A70" w:rsidR="00D86D84" w:rsidRPr="00D86D84" w:rsidRDefault="00106DDB" w:rsidP="00D86D84">
            <w:pPr>
              <w:pStyle w:val="ApaNormal"/>
              <w:rPr>
                <w:b/>
                <w:bCs/>
              </w:rPr>
            </w:pPr>
            <w:r>
              <w:rPr>
                <w:b/>
                <w:bCs/>
              </w:rPr>
              <w:t xml:space="preserve">Supplementary </w:t>
            </w:r>
            <w:r w:rsidR="00D86D84" w:rsidRPr="00D86D84">
              <w:rPr>
                <w:b/>
                <w:bCs/>
              </w:rPr>
              <w:t>Table 1</w:t>
            </w:r>
          </w:p>
          <w:p w14:paraId="5B4D1C10" w14:textId="6052BF3E" w:rsidR="00D86D84" w:rsidRPr="00D86D84" w:rsidRDefault="00D86D84" w:rsidP="00D86D84">
            <w:pPr>
              <w:pStyle w:val="ApaNormal"/>
              <w:rPr>
                <w:i/>
                <w:iCs/>
              </w:rPr>
            </w:pPr>
            <w:r w:rsidRPr="00D86D84">
              <w:rPr>
                <w:i/>
                <w:iCs/>
              </w:rPr>
              <w:t xml:space="preserve">A </w:t>
            </w:r>
            <w:r w:rsidR="00106DDB">
              <w:rPr>
                <w:i/>
                <w:iCs/>
              </w:rPr>
              <w:t>full list of the</w:t>
            </w:r>
            <w:r w:rsidRPr="00D86D84">
              <w:rPr>
                <w:i/>
                <w:iCs/>
              </w:rPr>
              <w:t xml:space="preserve"> </w:t>
            </w:r>
            <w:r>
              <w:rPr>
                <w:i/>
                <w:iCs/>
              </w:rPr>
              <w:t>retrospective survey items</w:t>
            </w:r>
            <w:r w:rsidRPr="00D86D84">
              <w:rPr>
                <w:i/>
                <w:iCs/>
              </w:rPr>
              <w:t xml:space="preserve">. </w:t>
            </w:r>
          </w:p>
        </w:tc>
      </w:tr>
      <w:tr w:rsidR="00D86D84" w:rsidRPr="00106DDB" w14:paraId="4798AFE8" w14:textId="77777777" w:rsidTr="00D86D84">
        <w:trPr>
          <w:trHeight w:val="493"/>
        </w:trPr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5408BD5" w14:textId="341AD83D" w:rsidR="00D86D84" w:rsidRPr="00106DDB" w:rsidRDefault="00D86D84" w:rsidP="00D86D84">
            <w:pPr>
              <w:pStyle w:val="ApaNormal"/>
              <w:rPr>
                <w:i/>
                <w:iCs/>
              </w:rPr>
            </w:pPr>
            <w:r w:rsidRPr="00106DDB">
              <w:rPr>
                <w:i/>
                <w:iCs/>
              </w:rPr>
              <w:t>Item number</w:t>
            </w:r>
          </w:p>
        </w:tc>
        <w:tc>
          <w:tcPr>
            <w:tcW w:w="68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8412E45" w14:textId="27AD466C" w:rsidR="00D86D84" w:rsidRPr="00106DDB" w:rsidRDefault="00D86D84" w:rsidP="00D86D84">
            <w:pPr>
              <w:pStyle w:val="ApaNormal"/>
              <w:rPr>
                <w:i/>
                <w:iCs/>
              </w:rPr>
            </w:pPr>
            <w:r w:rsidRPr="00106DDB">
              <w:rPr>
                <w:i/>
                <w:iCs/>
              </w:rPr>
              <w:t>Survey question</w:t>
            </w:r>
          </w:p>
        </w:tc>
      </w:tr>
      <w:tr w:rsidR="00D86D84" w:rsidRPr="00110EBF" w14:paraId="0151F8E9" w14:textId="77777777" w:rsidTr="00106DDB">
        <w:trPr>
          <w:trHeight w:val="493"/>
        </w:trPr>
        <w:tc>
          <w:tcPr>
            <w:tcW w:w="1701" w:type="dxa"/>
            <w:tcBorders>
              <w:top w:val="single" w:sz="4" w:space="0" w:color="auto"/>
              <w:left w:val="nil"/>
              <w:right w:val="nil"/>
            </w:tcBorders>
          </w:tcPr>
          <w:p w14:paraId="76AFCCF4" w14:textId="100867FD" w:rsidR="00D86D84" w:rsidRDefault="00D86D84" w:rsidP="00106DDB">
            <w:pPr>
              <w:pStyle w:val="ApaNormal"/>
              <w:jc w:val="left"/>
            </w:pPr>
            <w:r>
              <w:t>Item 1</w:t>
            </w:r>
          </w:p>
        </w:tc>
        <w:tc>
          <w:tcPr>
            <w:tcW w:w="6825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515692FE" w14:textId="620FF5DF" w:rsidR="00D86D84" w:rsidRDefault="00C973D6" w:rsidP="00D86D84">
            <w:pPr>
              <w:pStyle w:val="ApaNormal"/>
            </w:pPr>
            <w:r w:rsidRPr="00C973D6">
              <w:t>Young person is actively engaging with the session activities</w:t>
            </w:r>
            <w:r w:rsidR="00106DDB">
              <w:t>.</w:t>
            </w:r>
          </w:p>
        </w:tc>
      </w:tr>
      <w:tr w:rsidR="00D86D84" w:rsidRPr="00110EBF" w14:paraId="06CEC3B9" w14:textId="77777777" w:rsidTr="00106DDB">
        <w:trPr>
          <w:trHeight w:val="493"/>
        </w:trPr>
        <w:tc>
          <w:tcPr>
            <w:tcW w:w="1701" w:type="dxa"/>
            <w:tcBorders>
              <w:left w:val="nil"/>
              <w:right w:val="nil"/>
            </w:tcBorders>
          </w:tcPr>
          <w:p w14:paraId="6ADEE13C" w14:textId="77777777" w:rsidR="00D86D84" w:rsidRDefault="00D86D84" w:rsidP="00106DDB">
            <w:pPr>
              <w:pStyle w:val="ApaNormal"/>
              <w:jc w:val="left"/>
            </w:pPr>
            <w:r>
              <w:t>Item 2</w:t>
            </w:r>
          </w:p>
        </w:tc>
        <w:tc>
          <w:tcPr>
            <w:tcW w:w="6825" w:type="dxa"/>
            <w:tcBorders>
              <w:left w:val="nil"/>
              <w:right w:val="nil"/>
            </w:tcBorders>
            <w:vAlign w:val="center"/>
          </w:tcPr>
          <w:p w14:paraId="0373A6B3" w14:textId="1958676C" w:rsidR="00D86D84" w:rsidRDefault="00330228" w:rsidP="00076A8B">
            <w:pPr>
              <w:pStyle w:val="ApaNormal"/>
            </w:pPr>
            <w:r w:rsidRPr="00330228">
              <w:t>Young person is interested in music</w:t>
            </w:r>
            <w:r w:rsidR="00106DDB">
              <w:t>.</w:t>
            </w:r>
          </w:p>
        </w:tc>
      </w:tr>
      <w:tr w:rsidR="00D86D84" w:rsidRPr="00110EBF" w14:paraId="5DC8FCB3" w14:textId="77777777" w:rsidTr="00106DDB">
        <w:trPr>
          <w:trHeight w:val="493"/>
        </w:trPr>
        <w:tc>
          <w:tcPr>
            <w:tcW w:w="1701" w:type="dxa"/>
            <w:tcBorders>
              <w:left w:val="nil"/>
              <w:right w:val="nil"/>
            </w:tcBorders>
          </w:tcPr>
          <w:p w14:paraId="45374781" w14:textId="35A35A23" w:rsidR="00D86D84" w:rsidRDefault="00D86D84" w:rsidP="00106DDB">
            <w:pPr>
              <w:pStyle w:val="ApaNormal"/>
              <w:jc w:val="left"/>
            </w:pPr>
            <w:r>
              <w:t xml:space="preserve">Item </w:t>
            </w:r>
            <w:r>
              <w:t>3</w:t>
            </w:r>
          </w:p>
        </w:tc>
        <w:tc>
          <w:tcPr>
            <w:tcW w:w="6825" w:type="dxa"/>
            <w:tcBorders>
              <w:left w:val="nil"/>
              <w:right w:val="nil"/>
            </w:tcBorders>
            <w:vAlign w:val="center"/>
          </w:tcPr>
          <w:p w14:paraId="74BEFBA6" w14:textId="6F8453ED" w:rsidR="00D86D84" w:rsidRDefault="00B94DDF" w:rsidP="00076A8B">
            <w:pPr>
              <w:pStyle w:val="ApaNormal"/>
            </w:pPr>
            <w:r w:rsidRPr="00B94DDF">
              <w:t>Young person has a good understanding of musical skills / methods / techniques</w:t>
            </w:r>
            <w:r w:rsidR="00106DDB">
              <w:t>.</w:t>
            </w:r>
          </w:p>
        </w:tc>
      </w:tr>
      <w:tr w:rsidR="00D86D84" w:rsidRPr="00110EBF" w14:paraId="638B763F" w14:textId="77777777" w:rsidTr="00106DDB">
        <w:trPr>
          <w:trHeight w:val="493"/>
        </w:trPr>
        <w:tc>
          <w:tcPr>
            <w:tcW w:w="1701" w:type="dxa"/>
            <w:tcBorders>
              <w:left w:val="nil"/>
              <w:right w:val="nil"/>
            </w:tcBorders>
          </w:tcPr>
          <w:p w14:paraId="0293405D" w14:textId="7CA23F22" w:rsidR="00D86D84" w:rsidRDefault="00D86D84" w:rsidP="00106DDB">
            <w:pPr>
              <w:pStyle w:val="ApaNormal"/>
              <w:jc w:val="left"/>
            </w:pPr>
            <w:r>
              <w:t xml:space="preserve">Item </w:t>
            </w:r>
            <w:r>
              <w:t>4</w:t>
            </w:r>
          </w:p>
        </w:tc>
        <w:tc>
          <w:tcPr>
            <w:tcW w:w="6825" w:type="dxa"/>
            <w:tcBorders>
              <w:left w:val="nil"/>
              <w:right w:val="nil"/>
            </w:tcBorders>
            <w:vAlign w:val="center"/>
          </w:tcPr>
          <w:p w14:paraId="6618E163" w14:textId="5BB343C5" w:rsidR="00D86D84" w:rsidRDefault="00A42BA5" w:rsidP="00076A8B">
            <w:pPr>
              <w:pStyle w:val="ApaNormal"/>
            </w:pPr>
            <w:r w:rsidRPr="00A42BA5">
              <w:t>Young person has a good knowledge of different musical styles, genres</w:t>
            </w:r>
            <w:r w:rsidR="00106DDB">
              <w:t>,</w:t>
            </w:r>
            <w:r w:rsidRPr="00A42BA5">
              <w:t xml:space="preserve"> and cultures</w:t>
            </w:r>
            <w:r w:rsidR="00106DDB">
              <w:t>.</w:t>
            </w:r>
          </w:p>
        </w:tc>
      </w:tr>
      <w:tr w:rsidR="00D86D84" w:rsidRPr="00110EBF" w14:paraId="68B1C1C1" w14:textId="77777777" w:rsidTr="00106DDB">
        <w:trPr>
          <w:trHeight w:val="493"/>
        </w:trPr>
        <w:tc>
          <w:tcPr>
            <w:tcW w:w="1701" w:type="dxa"/>
            <w:tcBorders>
              <w:left w:val="nil"/>
              <w:right w:val="nil"/>
            </w:tcBorders>
          </w:tcPr>
          <w:p w14:paraId="78443336" w14:textId="4661BA5E" w:rsidR="00D86D84" w:rsidRDefault="00D86D84" w:rsidP="00106DDB">
            <w:pPr>
              <w:pStyle w:val="ApaNormal"/>
              <w:jc w:val="left"/>
            </w:pPr>
            <w:r>
              <w:t xml:space="preserve">Item </w:t>
            </w:r>
            <w:r>
              <w:t>5</w:t>
            </w:r>
          </w:p>
        </w:tc>
        <w:tc>
          <w:tcPr>
            <w:tcW w:w="6825" w:type="dxa"/>
            <w:tcBorders>
              <w:left w:val="nil"/>
              <w:right w:val="nil"/>
            </w:tcBorders>
            <w:vAlign w:val="center"/>
          </w:tcPr>
          <w:p w14:paraId="6B6DA722" w14:textId="073BD0DC" w:rsidR="00D86D84" w:rsidRDefault="003176AB" w:rsidP="00076A8B">
            <w:pPr>
              <w:pStyle w:val="ApaNormal"/>
            </w:pPr>
            <w:r w:rsidRPr="003176AB">
              <w:t>Young person shows good social skills</w:t>
            </w:r>
            <w:r w:rsidR="00106DDB">
              <w:t>.</w:t>
            </w:r>
          </w:p>
        </w:tc>
      </w:tr>
      <w:tr w:rsidR="00D86D84" w:rsidRPr="00110EBF" w14:paraId="3795E266" w14:textId="77777777" w:rsidTr="00106DDB">
        <w:trPr>
          <w:trHeight w:val="493"/>
        </w:trPr>
        <w:tc>
          <w:tcPr>
            <w:tcW w:w="1701" w:type="dxa"/>
            <w:tcBorders>
              <w:left w:val="nil"/>
              <w:right w:val="nil"/>
            </w:tcBorders>
          </w:tcPr>
          <w:p w14:paraId="0662F371" w14:textId="200A3509" w:rsidR="00D86D84" w:rsidRDefault="00D86D84" w:rsidP="00106DDB">
            <w:pPr>
              <w:pStyle w:val="ApaNormal"/>
              <w:jc w:val="left"/>
            </w:pPr>
            <w:r>
              <w:t xml:space="preserve">Item </w:t>
            </w:r>
            <w:r>
              <w:t>6</w:t>
            </w:r>
          </w:p>
        </w:tc>
        <w:tc>
          <w:tcPr>
            <w:tcW w:w="6825" w:type="dxa"/>
            <w:tcBorders>
              <w:left w:val="nil"/>
              <w:right w:val="nil"/>
            </w:tcBorders>
            <w:vAlign w:val="center"/>
          </w:tcPr>
          <w:p w14:paraId="1D21DFDD" w14:textId="1CC837CE" w:rsidR="00D86D84" w:rsidRDefault="008C2171" w:rsidP="00076A8B">
            <w:pPr>
              <w:pStyle w:val="ApaNormal"/>
            </w:pPr>
            <w:r w:rsidRPr="008C2171">
              <w:t>Young person listens to others</w:t>
            </w:r>
            <w:r w:rsidR="00106DDB">
              <w:t>.</w:t>
            </w:r>
          </w:p>
        </w:tc>
      </w:tr>
      <w:tr w:rsidR="00D86D84" w:rsidRPr="00110EBF" w14:paraId="534CC050" w14:textId="77777777" w:rsidTr="00106DDB">
        <w:trPr>
          <w:trHeight w:val="493"/>
        </w:trPr>
        <w:tc>
          <w:tcPr>
            <w:tcW w:w="1701" w:type="dxa"/>
            <w:tcBorders>
              <w:left w:val="nil"/>
              <w:right w:val="nil"/>
            </w:tcBorders>
          </w:tcPr>
          <w:p w14:paraId="0C1B36FA" w14:textId="44C280EF" w:rsidR="00D86D84" w:rsidRDefault="00D86D84" w:rsidP="00106DDB">
            <w:pPr>
              <w:pStyle w:val="ApaNormal"/>
              <w:jc w:val="left"/>
            </w:pPr>
            <w:r>
              <w:t xml:space="preserve">Item </w:t>
            </w:r>
            <w:r>
              <w:t>7</w:t>
            </w:r>
          </w:p>
        </w:tc>
        <w:tc>
          <w:tcPr>
            <w:tcW w:w="6825" w:type="dxa"/>
            <w:tcBorders>
              <w:left w:val="nil"/>
              <w:right w:val="nil"/>
            </w:tcBorders>
            <w:vAlign w:val="center"/>
          </w:tcPr>
          <w:p w14:paraId="0B18D915" w14:textId="48118FEF" w:rsidR="00D86D84" w:rsidRDefault="00D75F65" w:rsidP="00076A8B">
            <w:pPr>
              <w:pStyle w:val="ApaNormal"/>
            </w:pPr>
            <w:r w:rsidRPr="00D75F65">
              <w:t>Young person shows awareness of self</w:t>
            </w:r>
            <w:r w:rsidR="00106DDB">
              <w:t>.</w:t>
            </w:r>
          </w:p>
        </w:tc>
      </w:tr>
      <w:tr w:rsidR="00D86D84" w:rsidRPr="00110EBF" w14:paraId="4462DB66" w14:textId="77777777" w:rsidTr="00106DDB">
        <w:trPr>
          <w:trHeight w:val="493"/>
        </w:trPr>
        <w:tc>
          <w:tcPr>
            <w:tcW w:w="1701" w:type="dxa"/>
            <w:tcBorders>
              <w:left w:val="nil"/>
              <w:right w:val="nil"/>
            </w:tcBorders>
          </w:tcPr>
          <w:p w14:paraId="427A940E" w14:textId="494998CF" w:rsidR="00D86D84" w:rsidRDefault="00D86D84" w:rsidP="00106DDB">
            <w:pPr>
              <w:pStyle w:val="ApaNormal"/>
              <w:jc w:val="left"/>
            </w:pPr>
            <w:r>
              <w:t xml:space="preserve">Item </w:t>
            </w:r>
            <w:r>
              <w:t>8</w:t>
            </w:r>
          </w:p>
        </w:tc>
        <w:tc>
          <w:tcPr>
            <w:tcW w:w="6825" w:type="dxa"/>
            <w:tcBorders>
              <w:left w:val="nil"/>
              <w:right w:val="nil"/>
            </w:tcBorders>
            <w:vAlign w:val="center"/>
          </w:tcPr>
          <w:p w14:paraId="738EB280" w14:textId="64CBA335" w:rsidR="00D86D84" w:rsidRDefault="001668EA" w:rsidP="00076A8B">
            <w:pPr>
              <w:pStyle w:val="ApaNormal"/>
            </w:pPr>
            <w:r w:rsidRPr="001668EA">
              <w:t>Young person is sensitive to others</w:t>
            </w:r>
            <w:r w:rsidR="00106DDB">
              <w:t>.</w:t>
            </w:r>
          </w:p>
        </w:tc>
      </w:tr>
      <w:tr w:rsidR="00D86D84" w:rsidRPr="00110EBF" w14:paraId="35C5E5D6" w14:textId="77777777" w:rsidTr="00106DDB">
        <w:trPr>
          <w:trHeight w:val="493"/>
        </w:trPr>
        <w:tc>
          <w:tcPr>
            <w:tcW w:w="1701" w:type="dxa"/>
            <w:tcBorders>
              <w:left w:val="nil"/>
              <w:right w:val="nil"/>
            </w:tcBorders>
          </w:tcPr>
          <w:p w14:paraId="589F7391" w14:textId="77777777" w:rsidR="00D86D84" w:rsidRDefault="00D86D84" w:rsidP="00106DDB">
            <w:pPr>
              <w:pStyle w:val="ApaNormal"/>
              <w:jc w:val="left"/>
            </w:pPr>
            <w:r>
              <w:t>Item 9</w:t>
            </w:r>
          </w:p>
        </w:tc>
        <w:tc>
          <w:tcPr>
            <w:tcW w:w="6825" w:type="dxa"/>
            <w:tcBorders>
              <w:left w:val="nil"/>
              <w:right w:val="nil"/>
            </w:tcBorders>
            <w:vAlign w:val="center"/>
          </w:tcPr>
          <w:p w14:paraId="78216FAB" w14:textId="73410ADB" w:rsidR="00D86D84" w:rsidRDefault="00B27888" w:rsidP="00076A8B">
            <w:pPr>
              <w:pStyle w:val="ApaNormal"/>
            </w:pPr>
            <w:r w:rsidRPr="00B27888">
              <w:t>Young person shows appropriate behaviour</w:t>
            </w:r>
            <w:r w:rsidR="00106DDB">
              <w:t>.</w:t>
            </w:r>
          </w:p>
        </w:tc>
      </w:tr>
      <w:tr w:rsidR="00D86D84" w:rsidRPr="00110EBF" w14:paraId="172AD99E" w14:textId="77777777" w:rsidTr="00106DDB">
        <w:trPr>
          <w:trHeight w:val="493"/>
        </w:trPr>
        <w:tc>
          <w:tcPr>
            <w:tcW w:w="1701" w:type="dxa"/>
            <w:tcBorders>
              <w:left w:val="nil"/>
              <w:right w:val="nil"/>
            </w:tcBorders>
          </w:tcPr>
          <w:p w14:paraId="040F202F" w14:textId="0DC96275" w:rsidR="00D86D84" w:rsidRDefault="00D86D84" w:rsidP="00106DDB">
            <w:pPr>
              <w:pStyle w:val="ApaNormal"/>
              <w:jc w:val="left"/>
            </w:pPr>
            <w:r>
              <w:t xml:space="preserve">Item </w:t>
            </w:r>
            <w:r>
              <w:t>10</w:t>
            </w:r>
          </w:p>
        </w:tc>
        <w:tc>
          <w:tcPr>
            <w:tcW w:w="6825" w:type="dxa"/>
            <w:tcBorders>
              <w:left w:val="nil"/>
              <w:right w:val="nil"/>
            </w:tcBorders>
            <w:vAlign w:val="center"/>
          </w:tcPr>
          <w:p w14:paraId="53524B98" w14:textId="214A7543" w:rsidR="00D86D84" w:rsidRDefault="00864CC9" w:rsidP="00076A8B">
            <w:pPr>
              <w:pStyle w:val="ApaNormal"/>
            </w:pPr>
            <w:r w:rsidRPr="00864CC9">
              <w:t>Young person is able to work with staff members</w:t>
            </w:r>
            <w:r w:rsidR="00106DDB">
              <w:t>.</w:t>
            </w:r>
          </w:p>
        </w:tc>
      </w:tr>
      <w:tr w:rsidR="00D86D84" w:rsidRPr="00110EBF" w14:paraId="37431DEA" w14:textId="77777777" w:rsidTr="00106DDB">
        <w:trPr>
          <w:trHeight w:val="493"/>
        </w:trPr>
        <w:tc>
          <w:tcPr>
            <w:tcW w:w="1701" w:type="dxa"/>
            <w:tcBorders>
              <w:left w:val="nil"/>
              <w:right w:val="nil"/>
            </w:tcBorders>
          </w:tcPr>
          <w:p w14:paraId="0A6CB4E6" w14:textId="47E18C6E" w:rsidR="00D86D84" w:rsidRDefault="00D86D84" w:rsidP="00106DDB">
            <w:pPr>
              <w:pStyle w:val="ApaNormal"/>
              <w:jc w:val="left"/>
            </w:pPr>
            <w:r>
              <w:t>Item 11</w:t>
            </w:r>
          </w:p>
        </w:tc>
        <w:tc>
          <w:tcPr>
            <w:tcW w:w="6825" w:type="dxa"/>
            <w:tcBorders>
              <w:left w:val="nil"/>
              <w:right w:val="nil"/>
            </w:tcBorders>
            <w:vAlign w:val="center"/>
          </w:tcPr>
          <w:p w14:paraId="07648B5D" w14:textId="40814F00" w:rsidR="00D86D84" w:rsidRDefault="00571C1A" w:rsidP="00D86D84">
            <w:pPr>
              <w:pStyle w:val="ApaNormal"/>
            </w:pPr>
            <w:r w:rsidRPr="00571C1A">
              <w:t>Young person has a good attitude towards adults (e.g. others accessing the venues)</w:t>
            </w:r>
            <w:r w:rsidR="00106DDB">
              <w:t>.</w:t>
            </w:r>
          </w:p>
        </w:tc>
      </w:tr>
      <w:tr w:rsidR="00D86D84" w:rsidRPr="00110EBF" w14:paraId="460EB8F9" w14:textId="77777777" w:rsidTr="00106DDB">
        <w:trPr>
          <w:trHeight w:val="493"/>
        </w:trPr>
        <w:tc>
          <w:tcPr>
            <w:tcW w:w="1701" w:type="dxa"/>
            <w:tcBorders>
              <w:left w:val="nil"/>
              <w:right w:val="nil"/>
            </w:tcBorders>
          </w:tcPr>
          <w:p w14:paraId="1B13B5B6" w14:textId="13368ED7" w:rsidR="00D86D84" w:rsidRDefault="00D86D84" w:rsidP="00106DDB">
            <w:pPr>
              <w:pStyle w:val="ApaNormal"/>
              <w:jc w:val="left"/>
            </w:pPr>
            <w:r>
              <w:t>Item 1</w:t>
            </w:r>
            <w:r>
              <w:t>2</w:t>
            </w:r>
          </w:p>
        </w:tc>
        <w:tc>
          <w:tcPr>
            <w:tcW w:w="6825" w:type="dxa"/>
            <w:tcBorders>
              <w:left w:val="nil"/>
              <w:right w:val="nil"/>
            </w:tcBorders>
            <w:vAlign w:val="center"/>
          </w:tcPr>
          <w:p w14:paraId="5E2ED784" w14:textId="3BC08DAA" w:rsidR="00D86D84" w:rsidRDefault="00CB3C8A" w:rsidP="00076A8B">
            <w:pPr>
              <w:pStyle w:val="ApaNormal"/>
            </w:pPr>
            <w:r w:rsidRPr="00CB3C8A">
              <w:t>Young person is confident</w:t>
            </w:r>
            <w:r w:rsidR="00106DDB">
              <w:t>.</w:t>
            </w:r>
          </w:p>
        </w:tc>
      </w:tr>
      <w:tr w:rsidR="00D86D84" w:rsidRPr="00110EBF" w14:paraId="7F385B9D" w14:textId="77777777" w:rsidTr="00106DDB">
        <w:trPr>
          <w:trHeight w:val="493"/>
        </w:trPr>
        <w:tc>
          <w:tcPr>
            <w:tcW w:w="1701" w:type="dxa"/>
            <w:tcBorders>
              <w:left w:val="nil"/>
              <w:right w:val="nil"/>
            </w:tcBorders>
          </w:tcPr>
          <w:p w14:paraId="27F28B71" w14:textId="582B09A5" w:rsidR="00D86D84" w:rsidRDefault="00D86D84" w:rsidP="00106DDB">
            <w:pPr>
              <w:pStyle w:val="ApaNormal"/>
              <w:jc w:val="left"/>
            </w:pPr>
            <w:r>
              <w:t>Item 13</w:t>
            </w:r>
          </w:p>
        </w:tc>
        <w:tc>
          <w:tcPr>
            <w:tcW w:w="6825" w:type="dxa"/>
            <w:tcBorders>
              <w:left w:val="nil"/>
              <w:right w:val="nil"/>
            </w:tcBorders>
            <w:vAlign w:val="center"/>
          </w:tcPr>
          <w:p w14:paraId="1EDC29B2" w14:textId="6507845A" w:rsidR="00D86D84" w:rsidRDefault="005D1DC3" w:rsidP="00D86D84">
            <w:pPr>
              <w:pStyle w:val="ApaNormal"/>
            </w:pPr>
            <w:r w:rsidRPr="005D1DC3">
              <w:t>Young person shows general motivation to do things</w:t>
            </w:r>
            <w:r w:rsidR="00106DDB">
              <w:t>.</w:t>
            </w:r>
          </w:p>
        </w:tc>
      </w:tr>
      <w:tr w:rsidR="005D1DC3" w:rsidRPr="00110EBF" w14:paraId="742D170D" w14:textId="77777777" w:rsidTr="00D86D84">
        <w:trPr>
          <w:trHeight w:val="493"/>
        </w:trPr>
        <w:tc>
          <w:tcPr>
            <w:tcW w:w="1701" w:type="dxa"/>
            <w:tcBorders>
              <w:left w:val="nil"/>
              <w:right w:val="nil"/>
            </w:tcBorders>
            <w:vAlign w:val="center"/>
          </w:tcPr>
          <w:p w14:paraId="36F57941" w14:textId="77777777" w:rsidR="005D1DC3" w:rsidRDefault="005D1DC3" w:rsidP="00D86D84">
            <w:pPr>
              <w:pStyle w:val="ApaNormal"/>
            </w:pPr>
          </w:p>
        </w:tc>
        <w:tc>
          <w:tcPr>
            <w:tcW w:w="6825" w:type="dxa"/>
            <w:tcBorders>
              <w:left w:val="nil"/>
              <w:right w:val="nil"/>
            </w:tcBorders>
            <w:vAlign w:val="center"/>
          </w:tcPr>
          <w:p w14:paraId="02398843" w14:textId="77777777" w:rsidR="005D1DC3" w:rsidRPr="005D1DC3" w:rsidRDefault="005D1DC3" w:rsidP="00D86D84">
            <w:pPr>
              <w:pStyle w:val="ApaNormal"/>
            </w:pPr>
          </w:p>
        </w:tc>
      </w:tr>
    </w:tbl>
    <w:p w14:paraId="235826B2" w14:textId="5392CEF1" w:rsidR="00AA7771" w:rsidRDefault="004C2BF8" w:rsidP="00BE7BA1">
      <w:pPr>
        <w:pStyle w:val="Apa1"/>
      </w:pPr>
      <w:r w:rsidRPr="004C2BF8">
        <w:t xml:space="preserve">Confirmatory </w:t>
      </w:r>
      <w:r w:rsidR="00AA7771">
        <w:t>F</w:t>
      </w:r>
      <w:r w:rsidRPr="004C2BF8">
        <w:t xml:space="preserve">actor </w:t>
      </w:r>
      <w:r w:rsidR="00AA7771">
        <w:t>A</w:t>
      </w:r>
      <w:r w:rsidRPr="004C2BF8">
        <w:t>nalysis</w:t>
      </w:r>
    </w:p>
    <w:p w14:paraId="4219C36D" w14:textId="77777777" w:rsidR="007C3411" w:rsidRDefault="007C3411" w:rsidP="00CB18EC">
      <w:pPr>
        <w:jc w:val="center"/>
        <w:rPr>
          <w:rFonts w:ascii="Times New Roman" w:eastAsiaTheme="majorEastAsia" w:hAnsi="Times New Roman" w:cs="Times New Roman"/>
          <w:b/>
          <w:sz w:val="28"/>
          <w:szCs w:val="36"/>
        </w:rPr>
      </w:pPr>
    </w:p>
    <w:p w14:paraId="04533736" w14:textId="15CD8537" w:rsidR="00082D2C" w:rsidRDefault="00082D2C" w:rsidP="00BE7BA1">
      <w:pPr>
        <w:pStyle w:val="Apa2"/>
      </w:pPr>
      <w:r w:rsidRPr="00082D2C">
        <w:t xml:space="preserve">Description </w:t>
      </w:r>
    </w:p>
    <w:p w14:paraId="39BBA636" w14:textId="34E5C061" w:rsidR="0077173E" w:rsidRPr="00082D2C" w:rsidRDefault="00082D2C" w:rsidP="00082D2C">
      <w:pPr>
        <w:pStyle w:val="ApaNormal"/>
        <w:ind w:firstLine="720"/>
      </w:pPr>
      <w:r w:rsidRPr="00082D2C">
        <w:t xml:space="preserve">This </w:t>
      </w:r>
      <w:r w:rsidR="00C52ED6">
        <w:t xml:space="preserve">section </w:t>
      </w:r>
      <w:r>
        <w:t xml:space="preserve">outlines the process of confirmatory factor analysis performed, </w:t>
      </w:r>
      <w:r w:rsidR="00E61F95">
        <w:t>provides the figure and standardised parameters of</w:t>
      </w:r>
      <w:r>
        <w:t xml:space="preserve"> the final model and </w:t>
      </w:r>
      <w:r w:rsidR="003F053F">
        <w:t>its global and local fit information.</w:t>
      </w:r>
    </w:p>
    <w:p w14:paraId="62EBC806" w14:textId="77777777" w:rsidR="007C3411" w:rsidRPr="007C3411" w:rsidRDefault="007C3411" w:rsidP="00BE7BA1">
      <w:pPr>
        <w:pStyle w:val="Apa2"/>
      </w:pPr>
      <w:r w:rsidRPr="007C3411">
        <w:t>Confirmatory Factor Analysis</w:t>
      </w:r>
    </w:p>
    <w:p w14:paraId="035D4D1D" w14:textId="5CFBEA4E" w:rsidR="00FD008A" w:rsidRDefault="00CB18EC" w:rsidP="00FD008A">
      <w:pPr>
        <w:pStyle w:val="ApaNormal"/>
        <w:ind w:firstLine="720"/>
      </w:pPr>
      <w:r>
        <w:t xml:space="preserve">Confirmatory factor analysis </w:t>
      </w:r>
      <w:r w:rsidR="00443941">
        <w:t xml:space="preserve">of the </w:t>
      </w:r>
      <w:r w:rsidR="0087285A">
        <w:t>r</w:t>
      </w:r>
      <w:r w:rsidR="00443941">
        <w:t xml:space="preserve">etrospective survey </w:t>
      </w:r>
      <w:r>
        <w:t xml:space="preserve">was </w:t>
      </w:r>
      <w:r w:rsidR="003C6A17">
        <w:t xml:space="preserve">performed </w:t>
      </w:r>
      <w:r w:rsidR="00D14AB4">
        <w:t>in</w:t>
      </w:r>
      <w:r w:rsidR="00D14AB4" w:rsidRPr="008F2B0A">
        <w:t xml:space="preserve"> RStudio software</w:t>
      </w:r>
      <w:r w:rsidR="00012F3A">
        <w:t xml:space="preserve"> (</w:t>
      </w:r>
      <w:r w:rsidR="00C675EA">
        <w:rPr>
          <w:i/>
          <w:iCs/>
        </w:rPr>
        <w:t>‘</w:t>
      </w:r>
      <w:r w:rsidR="00012F3A" w:rsidRPr="00C675EA">
        <w:rPr>
          <w:i/>
          <w:iCs/>
        </w:rPr>
        <w:t>lavaan</w:t>
      </w:r>
      <w:r w:rsidR="00C675EA">
        <w:rPr>
          <w:i/>
          <w:iCs/>
        </w:rPr>
        <w:t xml:space="preserve">’ </w:t>
      </w:r>
      <w:r w:rsidR="00C675EA">
        <w:t>package</w:t>
      </w:r>
      <w:r w:rsidR="00D95B81">
        <w:t>;</w:t>
      </w:r>
      <w:r w:rsidR="00C20EF2">
        <w:t xml:space="preserve"> </w:t>
      </w:r>
      <w:r w:rsidR="00C20EF2">
        <w:fldChar w:fldCharType="begin" w:fldLock="1"/>
      </w:r>
      <w:r w:rsidR="003948F1">
        <w:instrText>ADDIN CSL_CITATION {"citationItems":[{"id":"ITEM-1","itemData":{"author":[{"dropping-particle":"","family":"Rosseel","given":"Yves","non-dropping-particle":"","parse-names":false,"suffix":""}],"container-title":"Journal of Statistical Software","id":"ITEM-1","issue":"2","issued":{"date-parts":[["2012"]]},"page":"1-36","title":"Lavaan: An R package for structural equation modeling","type":"article-journal","volume":"48"},"uris":["http://www.mendeley.com/documents/?uuid=6019729d-301f-41db-ac55-4ed77744e41d"]}],"mendeley":{"formattedCitation":"(Rosseel, 2012)","manualFormatting":"Rosseel, 2012)","plainTextFormattedCitation":"(Rosseel, 2012)","previouslyFormattedCitation":"(Rosseel, 2012)"},"properties":{"noteIndex":0},"schema":"https://github.com/citation-style-language/schema/raw/master/csl-citation.json"}</w:instrText>
      </w:r>
      <w:r w:rsidR="00C20EF2">
        <w:fldChar w:fldCharType="separate"/>
      </w:r>
      <w:r w:rsidR="00C20EF2" w:rsidRPr="00C20EF2">
        <w:rPr>
          <w:noProof/>
        </w:rPr>
        <w:t>Rosseel, 2012)</w:t>
      </w:r>
      <w:r w:rsidR="00C20EF2">
        <w:fldChar w:fldCharType="end"/>
      </w:r>
      <w:r w:rsidR="009815D8">
        <w:t>,</w:t>
      </w:r>
      <w:r w:rsidR="00D14AB4">
        <w:t xml:space="preserve"> using </w:t>
      </w:r>
      <w:r w:rsidR="00443941">
        <w:t xml:space="preserve">baseline data which were staff members’ responses to the </w:t>
      </w:r>
      <w:r w:rsidR="00234E0F">
        <w:t xml:space="preserve">questions regarding young people’s first music session. </w:t>
      </w:r>
      <w:r w:rsidR="009815D8">
        <w:t xml:space="preserve">The method of </w:t>
      </w:r>
      <w:r w:rsidR="0087285A" w:rsidRPr="00DF10BF">
        <w:t xml:space="preserve">full information maximum likelihood </w:t>
      </w:r>
      <w:r w:rsidR="00DF10BF">
        <w:t xml:space="preserve">was selected </w:t>
      </w:r>
      <w:r w:rsidR="00DF10BF" w:rsidRPr="00DF10BF">
        <w:t>for dealing with</w:t>
      </w:r>
      <w:r w:rsidR="007D2F83">
        <w:t xml:space="preserve"> the</w:t>
      </w:r>
      <w:r w:rsidR="00DF10BF" w:rsidRPr="00DF10BF">
        <w:t xml:space="preserve"> missing data</w:t>
      </w:r>
      <w:r w:rsidR="00DF10BF">
        <w:t xml:space="preserve">. </w:t>
      </w:r>
    </w:p>
    <w:p w14:paraId="05484993" w14:textId="5BC5E10C" w:rsidR="00931611" w:rsidRDefault="00F477B0" w:rsidP="00FD008A">
      <w:pPr>
        <w:pStyle w:val="ApaNormal"/>
        <w:ind w:firstLine="720"/>
      </w:pPr>
      <w:r>
        <w:t xml:space="preserve">The model created was based on </w:t>
      </w:r>
      <w:r w:rsidR="00983B4A">
        <w:t xml:space="preserve">the three outcome dimensions </w:t>
      </w:r>
      <w:r w:rsidR="00EE7D30">
        <w:t>determined prior to the creation of</w:t>
      </w:r>
      <w:r w:rsidR="005206AA">
        <w:t xml:space="preserve"> the survey</w:t>
      </w:r>
      <w:r w:rsidR="00E76BB7">
        <w:t xml:space="preserve">, namely musical, </w:t>
      </w:r>
      <w:r w:rsidR="00DD1830">
        <w:t>social</w:t>
      </w:r>
      <w:r w:rsidR="00E76BB7">
        <w:t xml:space="preserve"> and personal outcomes.</w:t>
      </w:r>
      <w:r w:rsidR="00F73435">
        <w:t xml:space="preserve"> Item 1 was excluded from the analysis as it was used as an independent variable of engagement.</w:t>
      </w:r>
      <w:r w:rsidR="00E76BB7">
        <w:t xml:space="preserve"> </w:t>
      </w:r>
      <w:r w:rsidR="008C594C">
        <w:t>C</w:t>
      </w:r>
      <w:r w:rsidR="004469C2">
        <w:t xml:space="preserve">ovariance between personal and social </w:t>
      </w:r>
      <w:r w:rsidR="00ED2626">
        <w:t>latent variables</w:t>
      </w:r>
      <w:r w:rsidR="004E6FD5">
        <w:t xml:space="preserve"> were established</w:t>
      </w:r>
      <w:r w:rsidR="002B7087">
        <w:t>.</w:t>
      </w:r>
      <w:r w:rsidR="00E635CC">
        <w:t xml:space="preserve"> </w:t>
      </w:r>
      <w:r w:rsidR="009D5658">
        <w:t xml:space="preserve">Moreover, covariances between </w:t>
      </w:r>
      <w:r w:rsidR="00284822">
        <w:t xml:space="preserve">certain </w:t>
      </w:r>
      <w:r w:rsidR="00ED2626">
        <w:t>items</w:t>
      </w:r>
      <w:r w:rsidR="009D5658">
        <w:t xml:space="preserve"> were also added to the model</w:t>
      </w:r>
      <w:r w:rsidR="006376B9">
        <w:t>. These decisions were</w:t>
      </w:r>
      <w:r w:rsidR="00ED2626">
        <w:t xml:space="preserve"> based on the modification indices of the original model</w:t>
      </w:r>
      <w:r w:rsidR="003F0001">
        <w:t xml:space="preserve"> </w:t>
      </w:r>
      <w:r w:rsidR="00F00F05">
        <w:t>(without covariances)</w:t>
      </w:r>
      <w:r w:rsidR="00DD1830">
        <w:t xml:space="preserve"> </w:t>
      </w:r>
      <w:r w:rsidR="006376B9">
        <w:t>in combination with</w:t>
      </w:r>
      <w:r w:rsidR="00DD1830">
        <w:t xml:space="preserve"> </w:t>
      </w:r>
      <w:r w:rsidR="00A53D1F">
        <w:t xml:space="preserve">the </w:t>
      </w:r>
      <w:r w:rsidR="00F00F05">
        <w:t xml:space="preserve">qualitative analysis results identifying </w:t>
      </w:r>
      <w:r w:rsidR="00F82B23">
        <w:t xml:space="preserve">relationship between confidence, represented </w:t>
      </w:r>
      <w:r w:rsidR="00F00F05">
        <w:t>by</w:t>
      </w:r>
      <w:r w:rsidR="00F82B23">
        <w:t xml:space="preserve"> item 12, and peer relationships</w:t>
      </w:r>
      <w:r w:rsidR="00F00F05">
        <w:t xml:space="preserve"> and social skills</w:t>
      </w:r>
      <w:r w:rsidR="00F82B23">
        <w:t xml:space="preserve">, represented in items 5, 6 and </w:t>
      </w:r>
      <w:r w:rsidR="00FD008A">
        <w:t>8</w:t>
      </w:r>
      <w:r w:rsidR="00F00F05">
        <w:t xml:space="preserve">. </w:t>
      </w:r>
      <w:r w:rsidR="00ED2626">
        <w:t>The final model is represented in Figure 1</w:t>
      </w:r>
      <w:r w:rsidR="00922515">
        <w:t xml:space="preserve">, </w:t>
      </w:r>
      <w:r w:rsidR="00ED2626">
        <w:t xml:space="preserve">the statistics of </w:t>
      </w:r>
      <w:r w:rsidR="00922515">
        <w:t xml:space="preserve">global </w:t>
      </w:r>
      <w:r w:rsidR="00ED2626">
        <w:t xml:space="preserve">fit are provided </w:t>
      </w:r>
      <w:r w:rsidR="00B9500E">
        <w:t xml:space="preserve">in Table </w:t>
      </w:r>
      <w:r w:rsidR="00D86D84">
        <w:t>2</w:t>
      </w:r>
      <w:r w:rsidR="00922515">
        <w:t xml:space="preserve"> and the statistics of local fit are provided in Table </w:t>
      </w:r>
      <w:r w:rsidR="00D86D84">
        <w:t>3</w:t>
      </w:r>
      <w:r w:rsidR="00922515">
        <w:t xml:space="preserve">. </w:t>
      </w:r>
    </w:p>
    <w:p w14:paraId="1D3AA2CF" w14:textId="77777777" w:rsidR="00031F80" w:rsidRPr="007C3411" w:rsidRDefault="00031F80" w:rsidP="00BE7BA1">
      <w:pPr>
        <w:pStyle w:val="Apa2"/>
      </w:pPr>
      <w:r w:rsidRPr="007C3411">
        <w:t>References</w:t>
      </w:r>
    </w:p>
    <w:p w14:paraId="0AEEC300" w14:textId="52DEF1C4" w:rsidR="003948F1" w:rsidRPr="003948F1" w:rsidRDefault="00031F80" w:rsidP="003948F1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</w:rPr>
      </w:pPr>
      <w:r>
        <w:rPr>
          <w:b/>
          <w:bCs/>
        </w:rPr>
        <w:fldChar w:fldCharType="begin" w:fldLock="1"/>
      </w:r>
      <w:r>
        <w:rPr>
          <w:b/>
          <w:bCs/>
        </w:rPr>
        <w:instrText xml:space="preserve">ADDIN Mendeley Bibliography CSL_BIBLIOGRAPHY </w:instrText>
      </w:r>
      <w:r>
        <w:rPr>
          <w:b/>
          <w:bCs/>
        </w:rPr>
        <w:fldChar w:fldCharType="separate"/>
      </w:r>
      <w:r w:rsidR="003948F1" w:rsidRPr="003948F1">
        <w:rPr>
          <w:rFonts w:ascii="Times New Roman" w:hAnsi="Times New Roman" w:cs="Times New Roman"/>
          <w:noProof/>
          <w:szCs w:val="24"/>
        </w:rPr>
        <w:t xml:space="preserve">Rosseel, Y. (2012). Lavaan: An R package for structural equation modeling. </w:t>
      </w:r>
      <w:r w:rsidR="003948F1" w:rsidRPr="003948F1">
        <w:rPr>
          <w:rFonts w:ascii="Times New Roman" w:hAnsi="Times New Roman" w:cs="Times New Roman"/>
          <w:i/>
          <w:iCs/>
          <w:noProof/>
          <w:szCs w:val="24"/>
        </w:rPr>
        <w:t>Journal of Statistical Software</w:t>
      </w:r>
      <w:r w:rsidR="003948F1" w:rsidRPr="003948F1">
        <w:rPr>
          <w:rFonts w:ascii="Times New Roman" w:hAnsi="Times New Roman" w:cs="Times New Roman"/>
          <w:noProof/>
          <w:szCs w:val="24"/>
        </w:rPr>
        <w:t xml:space="preserve">, </w:t>
      </w:r>
      <w:r w:rsidR="003948F1" w:rsidRPr="003948F1">
        <w:rPr>
          <w:rFonts w:ascii="Times New Roman" w:hAnsi="Times New Roman" w:cs="Times New Roman"/>
          <w:i/>
          <w:iCs/>
          <w:noProof/>
          <w:szCs w:val="24"/>
        </w:rPr>
        <w:t>48</w:t>
      </w:r>
      <w:r w:rsidR="003948F1" w:rsidRPr="003948F1">
        <w:rPr>
          <w:rFonts w:ascii="Times New Roman" w:hAnsi="Times New Roman" w:cs="Times New Roman"/>
          <w:noProof/>
          <w:szCs w:val="24"/>
        </w:rPr>
        <w:t>(2), 1–36. Retrieved from http://www.jstatsoft.org/v48/i02/</w:t>
      </w:r>
    </w:p>
    <w:p w14:paraId="77F5CEC3" w14:textId="3A05B7A3" w:rsidR="00907AE0" w:rsidRDefault="00031F80" w:rsidP="00031F80">
      <w:pPr>
        <w:pStyle w:val="ApaNormal"/>
        <w:tabs>
          <w:tab w:val="right" w:pos="9026"/>
        </w:tabs>
        <w:rPr>
          <w:b/>
          <w:bCs/>
        </w:rPr>
      </w:pPr>
      <w:r>
        <w:rPr>
          <w:b/>
          <w:bCs/>
        </w:rPr>
        <w:lastRenderedPageBreak/>
        <w:fldChar w:fldCharType="end"/>
      </w:r>
      <w:r w:rsidR="00D86D84">
        <w:rPr>
          <w:b/>
          <w:bCs/>
        </w:rPr>
        <w:t xml:space="preserve">Supplementary </w:t>
      </w:r>
      <w:r w:rsidR="00907AE0" w:rsidRPr="00B948CE">
        <w:rPr>
          <w:b/>
          <w:bCs/>
        </w:rPr>
        <w:t>Figure 1</w:t>
      </w:r>
    </w:p>
    <w:p w14:paraId="2BF97CEF" w14:textId="1A7F4249" w:rsidR="00031F80" w:rsidRPr="00907AE0" w:rsidRDefault="00907AE0" w:rsidP="00031F80">
      <w:pPr>
        <w:pStyle w:val="ApaNormal"/>
        <w:tabs>
          <w:tab w:val="right" w:pos="9026"/>
        </w:tabs>
        <w:rPr>
          <w:i/>
          <w:iCs/>
        </w:rPr>
      </w:pPr>
      <w:r w:rsidRPr="00907AE0">
        <w:rPr>
          <w:i/>
          <w:iCs/>
        </w:rPr>
        <w:t>Final model of the confirmatory factor analysis with standardised parameter estimates</w:t>
      </w:r>
    </w:p>
    <w:p w14:paraId="1238EF21" w14:textId="12481CF8" w:rsidR="00A81357" w:rsidRDefault="00B948CE" w:rsidP="005206AA">
      <w:pPr>
        <w:pStyle w:val="ApaNormal"/>
        <w:tabs>
          <w:tab w:val="right" w:pos="9026"/>
        </w:tabs>
      </w:pPr>
      <w:r>
        <w:rPr>
          <w:noProof/>
        </w:rPr>
        <w:drawing>
          <wp:inline distT="0" distB="0" distL="0" distR="0" wp14:anchorId="738C0EA9" wp14:editId="4BE550BE">
            <wp:extent cx="5731510" cy="3679190"/>
            <wp:effectExtent l="0" t="0" r="2540" b="0"/>
            <wp:docPr id="7" name="Picture 7" descr="A close up of text on a white backgroun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CFA_model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6791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50D81D" w14:textId="0F3A4382" w:rsidR="00A81357" w:rsidRDefault="00A81357" w:rsidP="005206AA">
      <w:pPr>
        <w:pStyle w:val="ApaNormal"/>
        <w:tabs>
          <w:tab w:val="right" w:pos="9026"/>
        </w:tabs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01"/>
        <w:gridCol w:w="1182"/>
        <w:gridCol w:w="1183"/>
        <w:gridCol w:w="1183"/>
        <w:gridCol w:w="1182"/>
        <w:gridCol w:w="1183"/>
        <w:gridCol w:w="1183"/>
      </w:tblGrid>
      <w:tr w:rsidR="005A78BD" w14:paraId="46E585B7" w14:textId="77777777" w:rsidTr="00A64F24">
        <w:trPr>
          <w:trHeight w:val="978"/>
        </w:trPr>
        <w:tc>
          <w:tcPr>
            <w:tcW w:w="8797" w:type="dxa"/>
            <w:gridSpan w:val="7"/>
            <w:tcBorders>
              <w:bottom w:val="single" w:sz="4" w:space="0" w:color="auto"/>
            </w:tcBorders>
          </w:tcPr>
          <w:p w14:paraId="1F7CF049" w14:textId="4DF53931" w:rsidR="005A78BD" w:rsidRPr="00922515" w:rsidRDefault="00D86D84" w:rsidP="005206AA">
            <w:pPr>
              <w:pStyle w:val="ApaNormal"/>
              <w:tabs>
                <w:tab w:val="right" w:pos="9026"/>
              </w:tabs>
              <w:rPr>
                <w:b/>
                <w:bCs/>
              </w:rPr>
            </w:pPr>
            <w:r>
              <w:rPr>
                <w:b/>
                <w:bCs/>
              </w:rPr>
              <w:t xml:space="preserve">Supplementary </w:t>
            </w:r>
            <w:r w:rsidR="005A78BD" w:rsidRPr="00922515">
              <w:rPr>
                <w:b/>
                <w:bCs/>
              </w:rPr>
              <w:t xml:space="preserve">Table </w:t>
            </w:r>
            <w:r>
              <w:rPr>
                <w:b/>
                <w:bCs/>
              </w:rPr>
              <w:t>2</w:t>
            </w:r>
          </w:p>
          <w:p w14:paraId="09C0DCDB" w14:textId="15276AFE" w:rsidR="005A78BD" w:rsidRPr="00B948CE" w:rsidRDefault="005A78BD" w:rsidP="005206AA">
            <w:pPr>
              <w:pStyle w:val="ApaNormal"/>
              <w:tabs>
                <w:tab w:val="right" w:pos="9026"/>
              </w:tabs>
              <w:rPr>
                <w:i/>
                <w:iCs/>
              </w:rPr>
            </w:pPr>
            <w:r w:rsidRPr="00B948CE">
              <w:rPr>
                <w:i/>
                <w:iCs/>
              </w:rPr>
              <w:t>Confirmatory factor analysis</w:t>
            </w:r>
            <w:r w:rsidR="00000D16">
              <w:rPr>
                <w:i/>
                <w:iCs/>
              </w:rPr>
              <w:t xml:space="preserve"> global </w:t>
            </w:r>
            <w:r w:rsidRPr="00B948CE">
              <w:rPr>
                <w:i/>
                <w:iCs/>
              </w:rPr>
              <w:t>fit statistics</w:t>
            </w:r>
          </w:p>
        </w:tc>
      </w:tr>
      <w:tr w:rsidR="006D2B50" w:rsidRPr="00CD0C5F" w14:paraId="517669F8" w14:textId="77777777" w:rsidTr="00A64F24">
        <w:trPr>
          <w:trHeight w:val="494"/>
        </w:trPr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768085" w14:textId="77777777" w:rsidR="00862006" w:rsidRDefault="00A64F24" w:rsidP="00D538D6">
            <w:pPr>
              <w:pStyle w:val="ApaNormal"/>
              <w:tabs>
                <w:tab w:val="right" w:pos="9026"/>
              </w:tabs>
              <w:jc w:val="left"/>
            </w:pPr>
            <w:r>
              <w:t xml:space="preserve">Model </w:t>
            </w:r>
          </w:p>
          <w:p w14:paraId="58F08441" w14:textId="45F64309" w:rsidR="006D2B50" w:rsidRPr="00A64F24" w:rsidRDefault="00A64F24" w:rsidP="00D538D6">
            <w:pPr>
              <w:pStyle w:val="ApaNormal"/>
              <w:tabs>
                <w:tab w:val="right" w:pos="9026"/>
              </w:tabs>
              <w:jc w:val="left"/>
            </w:pPr>
            <w:r>
              <w:t>(</w:t>
            </w:r>
            <w:r w:rsidRPr="003B6C0E">
              <w:rPr>
                <w:i/>
                <w:iCs/>
              </w:rPr>
              <w:t>N</w:t>
            </w:r>
            <w:r>
              <w:t xml:space="preserve"> = 99)</w:t>
            </w:r>
          </w:p>
        </w:tc>
        <w:tc>
          <w:tcPr>
            <w:tcW w:w="118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E0E98F1" w14:textId="08739344" w:rsidR="006D2B50" w:rsidRPr="00CD0C5F" w:rsidRDefault="006D2B50" w:rsidP="00CD0C5F">
            <w:pPr>
              <w:pStyle w:val="ApaNormal"/>
              <w:tabs>
                <w:tab w:val="right" w:pos="9026"/>
              </w:tabs>
              <w:jc w:val="center"/>
              <w:rPr>
                <w:i/>
                <w:iCs/>
                <w:vertAlign w:val="superscript"/>
              </w:rPr>
            </w:pPr>
            <w:r w:rsidRPr="00CD0C5F">
              <w:rPr>
                <w:i/>
                <w:iCs/>
              </w:rPr>
              <w:t>x</w:t>
            </w:r>
            <w:r w:rsidRPr="00CD0C5F">
              <w:rPr>
                <w:i/>
                <w:iCs/>
                <w:vertAlign w:val="superscript"/>
              </w:rPr>
              <w:t>2</w:t>
            </w:r>
          </w:p>
        </w:tc>
        <w:tc>
          <w:tcPr>
            <w:tcW w:w="118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0E1B89" w14:textId="792370AB" w:rsidR="006D2B50" w:rsidRPr="00CD0C5F" w:rsidRDefault="006D2B50" w:rsidP="00CD0C5F">
            <w:pPr>
              <w:pStyle w:val="ApaNormal"/>
              <w:tabs>
                <w:tab w:val="right" w:pos="9026"/>
              </w:tabs>
              <w:jc w:val="center"/>
              <w:rPr>
                <w:i/>
                <w:iCs/>
              </w:rPr>
            </w:pPr>
            <w:r w:rsidRPr="00CD0C5F">
              <w:rPr>
                <w:i/>
                <w:iCs/>
              </w:rPr>
              <w:t>df</w:t>
            </w:r>
          </w:p>
        </w:tc>
        <w:tc>
          <w:tcPr>
            <w:tcW w:w="118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432346" w14:textId="17DE7EA3" w:rsidR="006D2B50" w:rsidRPr="00CD0C5F" w:rsidRDefault="006D2B50" w:rsidP="00CD0C5F">
            <w:pPr>
              <w:pStyle w:val="ApaNormal"/>
              <w:tabs>
                <w:tab w:val="right" w:pos="9026"/>
              </w:tabs>
              <w:jc w:val="center"/>
              <w:rPr>
                <w:i/>
                <w:iCs/>
              </w:rPr>
            </w:pPr>
            <w:r w:rsidRPr="00CD0C5F">
              <w:rPr>
                <w:i/>
                <w:iCs/>
              </w:rPr>
              <w:t>p value</w:t>
            </w:r>
          </w:p>
        </w:tc>
        <w:tc>
          <w:tcPr>
            <w:tcW w:w="118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ACF95C" w14:textId="68DA8ED4" w:rsidR="006D2B50" w:rsidRPr="00CD0C5F" w:rsidRDefault="006D2B50" w:rsidP="00CD0C5F">
            <w:pPr>
              <w:pStyle w:val="ApaNormal"/>
              <w:tabs>
                <w:tab w:val="right" w:pos="9026"/>
              </w:tabs>
              <w:jc w:val="center"/>
              <w:rPr>
                <w:i/>
                <w:iCs/>
              </w:rPr>
            </w:pPr>
            <w:r w:rsidRPr="00CD0C5F">
              <w:rPr>
                <w:i/>
                <w:iCs/>
              </w:rPr>
              <w:t>CFI</w:t>
            </w:r>
          </w:p>
        </w:tc>
        <w:tc>
          <w:tcPr>
            <w:tcW w:w="118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E742D2" w14:textId="2D4827B8" w:rsidR="006D2B50" w:rsidRPr="00CD0C5F" w:rsidRDefault="006D2B50" w:rsidP="00CD0C5F">
            <w:pPr>
              <w:pStyle w:val="ApaNormal"/>
              <w:tabs>
                <w:tab w:val="right" w:pos="9026"/>
              </w:tabs>
              <w:jc w:val="center"/>
              <w:rPr>
                <w:i/>
                <w:iCs/>
              </w:rPr>
            </w:pPr>
            <w:r w:rsidRPr="00CD0C5F">
              <w:rPr>
                <w:i/>
                <w:iCs/>
              </w:rPr>
              <w:t>RMSEA</w:t>
            </w:r>
          </w:p>
        </w:tc>
        <w:tc>
          <w:tcPr>
            <w:tcW w:w="118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FB4AA2" w14:textId="634E277E" w:rsidR="006D2B50" w:rsidRPr="00CD0C5F" w:rsidRDefault="006D2B50" w:rsidP="00CD0C5F">
            <w:pPr>
              <w:pStyle w:val="ApaNormal"/>
              <w:tabs>
                <w:tab w:val="right" w:pos="9026"/>
              </w:tabs>
              <w:jc w:val="center"/>
              <w:rPr>
                <w:i/>
                <w:iCs/>
              </w:rPr>
            </w:pPr>
            <w:r w:rsidRPr="00CD0C5F">
              <w:rPr>
                <w:i/>
                <w:iCs/>
              </w:rPr>
              <w:t>S</w:t>
            </w:r>
            <w:r w:rsidR="004F56BF">
              <w:rPr>
                <w:i/>
                <w:iCs/>
              </w:rPr>
              <w:t>R</w:t>
            </w:r>
            <w:r w:rsidRPr="00CD0C5F">
              <w:rPr>
                <w:i/>
                <w:iCs/>
              </w:rPr>
              <w:t>M</w:t>
            </w:r>
            <w:r w:rsidR="004F56BF">
              <w:rPr>
                <w:i/>
                <w:iCs/>
              </w:rPr>
              <w:t>R</w:t>
            </w:r>
          </w:p>
        </w:tc>
      </w:tr>
      <w:tr w:rsidR="006D2B50" w14:paraId="6FECDAB1" w14:textId="77777777" w:rsidTr="00A64F24">
        <w:trPr>
          <w:trHeight w:val="484"/>
        </w:trPr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16AC42" w14:textId="2972FC13" w:rsidR="00C5383B" w:rsidRDefault="007F2DAB" w:rsidP="00D538D6">
            <w:pPr>
              <w:pStyle w:val="ApaNormal"/>
              <w:tabs>
                <w:tab w:val="right" w:pos="9026"/>
              </w:tabs>
              <w:jc w:val="left"/>
            </w:pPr>
            <w:r>
              <w:t>Final</w:t>
            </w:r>
            <w:r w:rsidR="00CD0C5F">
              <w:t xml:space="preserve"> m</w:t>
            </w:r>
            <w:r w:rsidR="00C5383B">
              <w:t>odel</w:t>
            </w:r>
          </w:p>
        </w:tc>
        <w:tc>
          <w:tcPr>
            <w:tcW w:w="118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DDB479A" w14:textId="32706959" w:rsidR="006D2B50" w:rsidRDefault="00093E24" w:rsidP="00C75631">
            <w:pPr>
              <w:pStyle w:val="ApaNormal"/>
              <w:tabs>
                <w:tab w:val="right" w:pos="9026"/>
              </w:tabs>
              <w:jc w:val="center"/>
            </w:pPr>
            <w:r w:rsidRPr="00093E24">
              <w:t>101.33</w:t>
            </w:r>
          </w:p>
        </w:tc>
        <w:tc>
          <w:tcPr>
            <w:tcW w:w="118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56C0CE" w14:textId="5AE87706" w:rsidR="006D2B50" w:rsidRDefault="004E3F55" w:rsidP="00C75631">
            <w:pPr>
              <w:pStyle w:val="ApaNormal"/>
              <w:tabs>
                <w:tab w:val="right" w:pos="9026"/>
              </w:tabs>
              <w:jc w:val="center"/>
            </w:pPr>
            <w:r w:rsidRPr="004E3F55">
              <w:t>48</w:t>
            </w:r>
          </w:p>
        </w:tc>
        <w:tc>
          <w:tcPr>
            <w:tcW w:w="118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B2F5B00" w14:textId="6C8A9FB3" w:rsidR="006D2B50" w:rsidRDefault="00CD0C5F" w:rsidP="00C75631">
            <w:pPr>
              <w:pStyle w:val="ApaNormal"/>
              <w:tabs>
                <w:tab w:val="right" w:pos="9026"/>
              </w:tabs>
              <w:jc w:val="center"/>
            </w:pPr>
            <w:r>
              <w:t xml:space="preserve">&lt; </w:t>
            </w:r>
            <w:r w:rsidR="004E3F55" w:rsidRPr="004E3F55">
              <w:t>.00</w:t>
            </w:r>
            <w:r>
              <w:t>1</w:t>
            </w:r>
          </w:p>
        </w:tc>
        <w:tc>
          <w:tcPr>
            <w:tcW w:w="118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C309BC" w14:textId="620FEDA9" w:rsidR="006D2B50" w:rsidRDefault="004E3F55" w:rsidP="00C75631">
            <w:pPr>
              <w:pStyle w:val="ApaNormal"/>
              <w:tabs>
                <w:tab w:val="right" w:pos="9026"/>
              </w:tabs>
              <w:jc w:val="center"/>
            </w:pPr>
            <w:r w:rsidRPr="004E3F55">
              <w:t>0.9</w:t>
            </w:r>
            <w:r>
              <w:t>3</w:t>
            </w:r>
          </w:p>
        </w:tc>
        <w:tc>
          <w:tcPr>
            <w:tcW w:w="118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F593927" w14:textId="0C510724" w:rsidR="006D2B50" w:rsidRDefault="00BE1C44" w:rsidP="00C75631">
            <w:pPr>
              <w:pStyle w:val="ApaNormal"/>
              <w:tabs>
                <w:tab w:val="right" w:pos="9026"/>
              </w:tabs>
              <w:jc w:val="center"/>
            </w:pPr>
            <w:r w:rsidRPr="00BE1C44">
              <w:t>0.1</w:t>
            </w:r>
            <w:r>
              <w:t>1</w:t>
            </w:r>
          </w:p>
        </w:tc>
        <w:tc>
          <w:tcPr>
            <w:tcW w:w="118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F26E6C" w14:textId="12713C54" w:rsidR="006D2B50" w:rsidRDefault="00BE1C44" w:rsidP="00C75631">
            <w:pPr>
              <w:pStyle w:val="ApaNormal"/>
              <w:tabs>
                <w:tab w:val="right" w:pos="9026"/>
              </w:tabs>
              <w:jc w:val="center"/>
            </w:pPr>
            <w:r w:rsidRPr="00BE1C44">
              <w:t>0.0</w:t>
            </w:r>
            <w:r>
              <w:t>6</w:t>
            </w:r>
          </w:p>
        </w:tc>
      </w:tr>
      <w:tr w:rsidR="00C75631" w14:paraId="24F3D6E1" w14:textId="77777777" w:rsidTr="00A64F24">
        <w:trPr>
          <w:trHeight w:val="484"/>
        </w:trPr>
        <w:tc>
          <w:tcPr>
            <w:tcW w:w="8797" w:type="dxa"/>
            <w:gridSpan w:val="7"/>
            <w:tcBorders>
              <w:top w:val="single" w:sz="4" w:space="0" w:color="auto"/>
            </w:tcBorders>
            <w:vAlign w:val="center"/>
          </w:tcPr>
          <w:p w14:paraId="1D140AED" w14:textId="04555303" w:rsidR="00C75631" w:rsidRPr="00FE41D5" w:rsidRDefault="00C75631" w:rsidP="00C93852">
            <w:pPr>
              <w:pStyle w:val="ApaNormal"/>
              <w:tabs>
                <w:tab w:val="right" w:pos="9026"/>
              </w:tabs>
              <w:spacing w:line="276" w:lineRule="auto"/>
              <w:jc w:val="left"/>
            </w:pPr>
            <w:r w:rsidRPr="00C93852">
              <w:rPr>
                <w:i/>
                <w:iCs/>
              </w:rPr>
              <w:t>Note</w:t>
            </w:r>
            <w:r>
              <w:t xml:space="preserve">: </w:t>
            </w:r>
            <w:r w:rsidR="003B6C0E">
              <w:rPr>
                <w:i/>
                <w:iCs/>
              </w:rPr>
              <w:t xml:space="preserve">N </w:t>
            </w:r>
            <w:r w:rsidR="003B6C0E">
              <w:t xml:space="preserve">stands of number of observations, </w:t>
            </w:r>
            <w:r w:rsidR="00C60FBE">
              <w:rPr>
                <w:i/>
                <w:iCs/>
              </w:rPr>
              <w:t xml:space="preserve">df </w:t>
            </w:r>
            <w:r w:rsidR="00C60FBE">
              <w:t xml:space="preserve">for degrees of freedom, </w:t>
            </w:r>
            <w:r w:rsidRPr="00C60FBE">
              <w:rPr>
                <w:i/>
                <w:iCs/>
              </w:rPr>
              <w:t>CFA</w:t>
            </w:r>
            <w:r>
              <w:t xml:space="preserve"> </w:t>
            </w:r>
            <w:r w:rsidR="00C60FBE">
              <w:t xml:space="preserve">for </w:t>
            </w:r>
            <w:r>
              <w:t xml:space="preserve">comparative fit index, </w:t>
            </w:r>
            <w:r w:rsidR="00C60FBE">
              <w:rPr>
                <w:i/>
                <w:iCs/>
              </w:rPr>
              <w:t xml:space="preserve">RMSEA </w:t>
            </w:r>
            <w:r w:rsidR="00C60FBE">
              <w:t xml:space="preserve">for </w:t>
            </w:r>
            <w:r w:rsidR="00FE41D5">
              <w:t xml:space="preserve">root mean </w:t>
            </w:r>
            <w:r w:rsidR="00C93852">
              <w:t>s</w:t>
            </w:r>
            <w:r w:rsidR="00FE41D5">
              <w:t>quare error of approximation</w:t>
            </w:r>
            <w:r w:rsidR="00DF3C0C">
              <w:t xml:space="preserve"> and </w:t>
            </w:r>
            <w:r w:rsidR="004F56BF" w:rsidRPr="00CD0C5F">
              <w:rPr>
                <w:i/>
                <w:iCs/>
              </w:rPr>
              <w:t>S</w:t>
            </w:r>
            <w:r w:rsidR="004F56BF">
              <w:rPr>
                <w:i/>
                <w:iCs/>
              </w:rPr>
              <w:t>R</w:t>
            </w:r>
            <w:r w:rsidR="004F56BF" w:rsidRPr="00CD0C5F">
              <w:rPr>
                <w:i/>
                <w:iCs/>
              </w:rPr>
              <w:t>M</w:t>
            </w:r>
            <w:r w:rsidR="004F56BF">
              <w:rPr>
                <w:i/>
                <w:iCs/>
              </w:rPr>
              <w:t>R</w:t>
            </w:r>
            <w:r w:rsidR="004F56BF">
              <w:t xml:space="preserve"> </w:t>
            </w:r>
            <w:r w:rsidR="00FE41D5">
              <w:t>for standardised root mean square</w:t>
            </w:r>
            <w:r w:rsidR="00C93852">
              <w:t xml:space="preserve"> residual. </w:t>
            </w:r>
          </w:p>
        </w:tc>
      </w:tr>
    </w:tbl>
    <w:p w14:paraId="51CF1CDD" w14:textId="77777777" w:rsidR="00F51092" w:rsidRDefault="00F51092" w:rsidP="005206AA">
      <w:pPr>
        <w:pStyle w:val="ApaNormal"/>
        <w:tabs>
          <w:tab w:val="right" w:pos="9026"/>
        </w:tabs>
        <w:sectPr w:rsidR="00F51092">
          <w:headerReference w:type="even" r:id="rId12"/>
          <w:headerReference w:type="default" r:id="rId13"/>
          <w:footerReference w:type="even" r:id="rId14"/>
          <w:footerReference w:type="default" r:id="rId15"/>
          <w:headerReference w:type="first" r:id="rId16"/>
          <w:footerReference w:type="first" r:id="rId17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8"/>
        <w:gridCol w:w="1063"/>
        <w:gridCol w:w="1064"/>
        <w:gridCol w:w="1063"/>
        <w:gridCol w:w="1064"/>
        <w:gridCol w:w="1063"/>
        <w:gridCol w:w="1064"/>
        <w:gridCol w:w="1063"/>
        <w:gridCol w:w="1064"/>
        <w:gridCol w:w="1063"/>
        <w:gridCol w:w="1064"/>
        <w:gridCol w:w="1063"/>
        <w:gridCol w:w="1064"/>
      </w:tblGrid>
      <w:tr w:rsidR="00B235AF" w14:paraId="3532948E" w14:textId="77777777" w:rsidTr="00031F80">
        <w:trPr>
          <w:trHeight w:val="1023"/>
        </w:trPr>
        <w:tc>
          <w:tcPr>
            <w:tcW w:w="13740" w:type="dxa"/>
            <w:gridSpan w:val="13"/>
            <w:tcBorders>
              <w:bottom w:val="single" w:sz="4" w:space="0" w:color="auto"/>
            </w:tcBorders>
          </w:tcPr>
          <w:p w14:paraId="4E6181DE" w14:textId="51705343" w:rsidR="00B235AF" w:rsidRPr="00F51092" w:rsidRDefault="00D86D84" w:rsidP="005206AA">
            <w:pPr>
              <w:pStyle w:val="ApaNormal"/>
              <w:tabs>
                <w:tab w:val="right" w:pos="9026"/>
              </w:tabs>
              <w:rPr>
                <w:b/>
                <w:bCs/>
              </w:rPr>
            </w:pPr>
            <w:r>
              <w:rPr>
                <w:b/>
                <w:bCs/>
              </w:rPr>
              <w:lastRenderedPageBreak/>
              <w:t xml:space="preserve">Supplementary </w:t>
            </w:r>
            <w:r w:rsidR="00B235AF" w:rsidRPr="00F51092">
              <w:rPr>
                <w:b/>
                <w:bCs/>
              </w:rPr>
              <w:t xml:space="preserve">Table </w:t>
            </w:r>
            <w:r>
              <w:rPr>
                <w:b/>
                <w:bCs/>
              </w:rPr>
              <w:t>3</w:t>
            </w:r>
          </w:p>
          <w:p w14:paraId="1FFFD8F3" w14:textId="244046CD" w:rsidR="00B235AF" w:rsidRDefault="00B235AF" w:rsidP="005206AA">
            <w:pPr>
              <w:pStyle w:val="ApaNormal"/>
              <w:tabs>
                <w:tab w:val="right" w:pos="9026"/>
              </w:tabs>
            </w:pPr>
            <w:r w:rsidRPr="00B948CE">
              <w:rPr>
                <w:i/>
                <w:iCs/>
              </w:rPr>
              <w:t>Confirmatory factor analysis</w:t>
            </w:r>
            <w:r>
              <w:rPr>
                <w:i/>
                <w:iCs/>
              </w:rPr>
              <w:t xml:space="preserve"> local </w:t>
            </w:r>
            <w:r w:rsidRPr="00B948CE">
              <w:rPr>
                <w:i/>
                <w:iCs/>
              </w:rPr>
              <w:t>fit statistic</w:t>
            </w:r>
            <w:r>
              <w:rPr>
                <w:i/>
                <w:iCs/>
              </w:rPr>
              <w:t>s, standardised residuals</w:t>
            </w:r>
          </w:p>
        </w:tc>
      </w:tr>
      <w:tr w:rsidR="00031F80" w:rsidRPr="00392F4B" w14:paraId="02100E7D" w14:textId="77777777" w:rsidTr="00392F4B">
        <w:trPr>
          <w:trHeight w:val="127"/>
        </w:trPr>
        <w:tc>
          <w:tcPr>
            <w:tcW w:w="97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079E0DA" w14:textId="77777777" w:rsidR="00B235AF" w:rsidRPr="00392F4B" w:rsidRDefault="00B235AF" w:rsidP="00392F4B">
            <w:pPr>
              <w:pStyle w:val="ApaNormal"/>
              <w:tabs>
                <w:tab w:val="right" w:pos="9026"/>
              </w:tabs>
              <w:jc w:val="center"/>
              <w:rPr>
                <w:i/>
                <w:iCs/>
              </w:rPr>
            </w:pPr>
            <w:bookmarkStart w:id="0" w:name="_Hlk43908840"/>
          </w:p>
        </w:tc>
        <w:tc>
          <w:tcPr>
            <w:tcW w:w="106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EB40029" w14:textId="670A46E1" w:rsidR="00B235AF" w:rsidRPr="00392F4B" w:rsidRDefault="00421A70" w:rsidP="00392F4B">
            <w:pPr>
              <w:pStyle w:val="ApaNormal"/>
              <w:tabs>
                <w:tab w:val="right" w:pos="9026"/>
              </w:tabs>
              <w:jc w:val="center"/>
              <w:rPr>
                <w:i/>
                <w:iCs/>
              </w:rPr>
            </w:pPr>
            <w:r w:rsidRPr="00392F4B">
              <w:rPr>
                <w:i/>
                <w:iCs/>
              </w:rPr>
              <w:t>Item</w:t>
            </w:r>
            <w:r w:rsidR="007428D9" w:rsidRPr="00392F4B">
              <w:rPr>
                <w:i/>
                <w:iCs/>
              </w:rPr>
              <w:t xml:space="preserve"> </w:t>
            </w:r>
            <w:r w:rsidRPr="00392F4B">
              <w:rPr>
                <w:i/>
                <w:iCs/>
              </w:rPr>
              <w:t>2</w:t>
            </w:r>
          </w:p>
        </w:tc>
        <w:tc>
          <w:tcPr>
            <w:tcW w:w="10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76ED34" w14:textId="104E1FE0" w:rsidR="00B235AF" w:rsidRPr="00392F4B" w:rsidRDefault="00421A70" w:rsidP="00392F4B">
            <w:pPr>
              <w:pStyle w:val="ApaNormal"/>
              <w:tabs>
                <w:tab w:val="right" w:pos="9026"/>
              </w:tabs>
              <w:jc w:val="center"/>
              <w:rPr>
                <w:i/>
                <w:iCs/>
              </w:rPr>
            </w:pPr>
            <w:r w:rsidRPr="00392F4B">
              <w:rPr>
                <w:i/>
                <w:iCs/>
              </w:rPr>
              <w:t>Item</w:t>
            </w:r>
            <w:r w:rsidR="007428D9" w:rsidRPr="00392F4B">
              <w:rPr>
                <w:i/>
                <w:iCs/>
              </w:rPr>
              <w:t xml:space="preserve"> </w:t>
            </w:r>
            <w:r w:rsidRPr="00392F4B">
              <w:rPr>
                <w:i/>
                <w:iCs/>
              </w:rPr>
              <w:t>3</w:t>
            </w:r>
          </w:p>
        </w:tc>
        <w:tc>
          <w:tcPr>
            <w:tcW w:w="106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F76A23B" w14:textId="20298AB3" w:rsidR="00B235AF" w:rsidRPr="00392F4B" w:rsidRDefault="00421A70" w:rsidP="00392F4B">
            <w:pPr>
              <w:pStyle w:val="ApaNormal"/>
              <w:tabs>
                <w:tab w:val="right" w:pos="9026"/>
              </w:tabs>
              <w:jc w:val="center"/>
              <w:rPr>
                <w:i/>
                <w:iCs/>
              </w:rPr>
            </w:pPr>
            <w:r w:rsidRPr="00392F4B">
              <w:rPr>
                <w:i/>
                <w:iCs/>
              </w:rPr>
              <w:t>Item</w:t>
            </w:r>
            <w:r w:rsidR="007428D9" w:rsidRPr="00392F4B">
              <w:rPr>
                <w:i/>
                <w:iCs/>
              </w:rPr>
              <w:t xml:space="preserve"> </w:t>
            </w:r>
            <w:r w:rsidRPr="00392F4B">
              <w:rPr>
                <w:i/>
                <w:iCs/>
              </w:rPr>
              <w:t>4</w:t>
            </w:r>
          </w:p>
        </w:tc>
        <w:tc>
          <w:tcPr>
            <w:tcW w:w="10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3A9011" w14:textId="74BAC2F3" w:rsidR="00B235AF" w:rsidRPr="00392F4B" w:rsidRDefault="00421A70" w:rsidP="00392F4B">
            <w:pPr>
              <w:pStyle w:val="ApaNormal"/>
              <w:tabs>
                <w:tab w:val="right" w:pos="9026"/>
              </w:tabs>
              <w:jc w:val="center"/>
              <w:rPr>
                <w:i/>
                <w:iCs/>
              </w:rPr>
            </w:pPr>
            <w:r w:rsidRPr="00392F4B">
              <w:rPr>
                <w:i/>
                <w:iCs/>
              </w:rPr>
              <w:t>Item</w:t>
            </w:r>
            <w:r w:rsidR="007428D9" w:rsidRPr="00392F4B">
              <w:rPr>
                <w:i/>
                <w:iCs/>
              </w:rPr>
              <w:t xml:space="preserve"> </w:t>
            </w:r>
            <w:r w:rsidRPr="00392F4B">
              <w:rPr>
                <w:i/>
                <w:iCs/>
              </w:rPr>
              <w:t>5</w:t>
            </w:r>
          </w:p>
        </w:tc>
        <w:tc>
          <w:tcPr>
            <w:tcW w:w="106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2B5C5D3" w14:textId="3B9999EE" w:rsidR="00B235AF" w:rsidRPr="00392F4B" w:rsidRDefault="00421A70" w:rsidP="00392F4B">
            <w:pPr>
              <w:pStyle w:val="ApaNormal"/>
              <w:tabs>
                <w:tab w:val="right" w:pos="9026"/>
              </w:tabs>
              <w:jc w:val="center"/>
              <w:rPr>
                <w:i/>
                <w:iCs/>
              </w:rPr>
            </w:pPr>
            <w:r w:rsidRPr="00392F4B">
              <w:rPr>
                <w:i/>
                <w:iCs/>
              </w:rPr>
              <w:t>Item</w:t>
            </w:r>
            <w:r w:rsidR="007428D9" w:rsidRPr="00392F4B">
              <w:rPr>
                <w:i/>
                <w:iCs/>
              </w:rPr>
              <w:t xml:space="preserve"> </w:t>
            </w:r>
            <w:r w:rsidRPr="00392F4B">
              <w:rPr>
                <w:i/>
                <w:iCs/>
              </w:rPr>
              <w:t>6</w:t>
            </w:r>
          </w:p>
        </w:tc>
        <w:tc>
          <w:tcPr>
            <w:tcW w:w="10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730DFC" w14:textId="4A317D75" w:rsidR="00B235AF" w:rsidRPr="00392F4B" w:rsidRDefault="00421A70" w:rsidP="00392F4B">
            <w:pPr>
              <w:pStyle w:val="ApaNormal"/>
              <w:tabs>
                <w:tab w:val="right" w:pos="9026"/>
              </w:tabs>
              <w:jc w:val="center"/>
              <w:rPr>
                <w:i/>
                <w:iCs/>
              </w:rPr>
            </w:pPr>
            <w:r w:rsidRPr="00392F4B">
              <w:rPr>
                <w:i/>
                <w:iCs/>
              </w:rPr>
              <w:t>Item</w:t>
            </w:r>
            <w:r w:rsidR="007428D9" w:rsidRPr="00392F4B">
              <w:rPr>
                <w:i/>
                <w:iCs/>
              </w:rPr>
              <w:t xml:space="preserve"> </w:t>
            </w:r>
            <w:r w:rsidR="00D973F4" w:rsidRPr="00392F4B">
              <w:rPr>
                <w:i/>
                <w:iCs/>
              </w:rPr>
              <w:t>8</w:t>
            </w:r>
          </w:p>
        </w:tc>
        <w:tc>
          <w:tcPr>
            <w:tcW w:w="106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EC70B0" w14:textId="1F645364" w:rsidR="00B235AF" w:rsidRPr="00392F4B" w:rsidRDefault="00421A70" w:rsidP="00392F4B">
            <w:pPr>
              <w:pStyle w:val="ApaNormal"/>
              <w:tabs>
                <w:tab w:val="right" w:pos="9026"/>
              </w:tabs>
              <w:jc w:val="center"/>
              <w:rPr>
                <w:i/>
                <w:iCs/>
              </w:rPr>
            </w:pPr>
            <w:r w:rsidRPr="00392F4B">
              <w:rPr>
                <w:i/>
                <w:iCs/>
              </w:rPr>
              <w:t>Item</w:t>
            </w:r>
            <w:r w:rsidR="007428D9" w:rsidRPr="00392F4B">
              <w:rPr>
                <w:i/>
                <w:iCs/>
              </w:rPr>
              <w:t xml:space="preserve"> </w:t>
            </w:r>
            <w:r w:rsidR="00D973F4" w:rsidRPr="00392F4B">
              <w:rPr>
                <w:i/>
                <w:iCs/>
              </w:rPr>
              <w:t>10</w:t>
            </w:r>
          </w:p>
        </w:tc>
        <w:tc>
          <w:tcPr>
            <w:tcW w:w="10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ABD866" w14:textId="1728B5AE" w:rsidR="00B235AF" w:rsidRPr="00392F4B" w:rsidRDefault="00421A70" w:rsidP="00392F4B">
            <w:pPr>
              <w:pStyle w:val="ApaNormal"/>
              <w:tabs>
                <w:tab w:val="right" w:pos="9026"/>
              </w:tabs>
              <w:jc w:val="center"/>
              <w:rPr>
                <w:i/>
                <w:iCs/>
              </w:rPr>
            </w:pPr>
            <w:r w:rsidRPr="00392F4B">
              <w:rPr>
                <w:i/>
                <w:iCs/>
              </w:rPr>
              <w:t>Item</w:t>
            </w:r>
            <w:r w:rsidR="007428D9" w:rsidRPr="00392F4B">
              <w:rPr>
                <w:i/>
                <w:iCs/>
              </w:rPr>
              <w:t xml:space="preserve"> </w:t>
            </w:r>
            <w:r w:rsidR="00D973F4" w:rsidRPr="00392F4B">
              <w:rPr>
                <w:i/>
                <w:iCs/>
              </w:rPr>
              <w:t>11</w:t>
            </w:r>
          </w:p>
        </w:tc>
        <w:tc>
          <w:tcPr>
            <w:tcW w:w="106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97923EB" w14:textId="03A8008D" w:rsidR="00B235AF" w:rsidRPr="00392F4B" w:rsidRDefault="00421A70" w:rsidP="00392F4B">
            <w:pPr>
              <w:pStyle w:val="ApaNormal"/>
              <w:tabs>
                <w:tab w:val="right" w:pos="9026"/>
              </w:tabs>
              <w:jc w:val="center"/>
              <w:rPr>
                <w:i/>
                <w:iCs/>
              </w:rPr>
            </w:pPr>
            <w:r w:rsidRPr="00392F4B">
              <w:rPr>
                <w:i/>
                <w:iCs/>
              </w:rPr>
              <w:t>Item</w:t>
            </w:r>
            <w:r w:rsidR="007428D9" w:rsidRPr="00392F4B">
              <w:rPr>
                <w:i/>
                <w:iCs/>
              </w:rPr>
              <w:t xml:space="preserve"> </w:t>
            </w:r>
            <w:r w:rsidR="00D973F4" w:rsidRPr="00392F4B">
              <w:rPr>
                <w:i/>
                <w:iCs/>
              </w:rPr>
              <w:t>7</w:t>
            </w:r>
          </w:p>
        </w:tc>
        <w:tc>
          <w:tcPr>
            <w:tcW w:w="10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DA4464" w14:textId="60F75E09" w:rsidR="00B235AF" w:rsidRPr="00392F4B" w:rsidRDefault="00421A70" w:rsidP="00392F4B">
            <w:pPr>
              <w:pStyle w:val="ApaNormal"/>
              <w:tabs>
                <w:tab w:val="right" w:pos="9026"/>
              </w:tabs>
              <w:jc w:val="center"/>
              <w:rPr>
                <w:i/>
                <w:iCs/>
              </w:rPr>
            </w:pPr>
            <w:r w:rsidRPr="00392F4B">
              <w:rPr>
                <w:i/>
                <w:iCs/>
              </w:rPr>
              <w:t>Item</w:t>
            </w:r>
            <w:r w:rsidR="007428D9" w:rsidRPr="00392F4B">
              <w:rPr>
                <w:i/>
                <w:iCs/>
              </w:rPr>
              <w:t xml:space="preserve"> </w:t>
            </w:r>
            <w:r w:rsidR="00D973F4" w:rsidRPr="00392F4B">
              <w:rPr>
                <w:i/>
                <w:iCs/>
              </w:rPr>
              <w:t>9</w:t>
            </w:r>
          </w:p>
        </w:tc>
        <w:tc>
          <w:tcPr>
            <w:tcW w:w="106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7EDC54" w14:textId="1932D67B" w:rsidR="00B235AF" w:rsidRPr="00392F4B" w:rsidRDefault="00F51092" w:rsidP="00392F4B">
            <w:pPr>
              <w:pStyle w:val="ApaNormal"/>
              <w:tabs>
                <w:tab w:val="right" w:pos="9026"/>
              </w:tabs>
              <w:jc w:val="center"/>
              <w:rPr>
                <w:i/>
                <w:iCs/>
              </w:rPr>
            </w:pPr>
            <w:r w:rsidRPr="00392F4B">
              <w:rPr>
                <w:i/>
                <w:iCs/>
              </w:rPr>
              <w:t>Item</w:t>
            </w:r>
            <w:r w:rsidR="007428D9" w:rsidRPr="00392F4B">
              <w:rPr>
                <w:i/>
                <w:iCs/>
              </w:rPr>
              <w:t xml:space="preserve"> </w:t>
            </w:r>
            <w:r w:rsidRPr="00392F4B">
              <w:rPr>
                <w:i/>
                <w:iCs/>
              </w:rPr>
              <w:t>12</w:t>
            </w:r>
          </w:p>
        </w:tc>
        <w:tc>
          <w:tcPr>
            <w:tcW w:w="10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9966F7" w14:textId="2B35D93B" w:rsidR="00B235AF" w:rsidRPr="00392F4B" w:rsidRDefault="00F51092" w:rsidP="00392F4B">
            <w:pPr>
              <w:pStyle w:val="ApaNormal"/>
              <w:tabs>
                <w:tab w:val="right" w:pos="9026"/>
              </w:tabs>
              <w:jc w:val="center"/>
              <w:rPr>
                <w:i/>
                <w:iCs/>
              </w:rPr>
            </w:pPr>
            <w:r w:rsidRPr="00392F4B">
              <w:rPr>
                <w:i/>
                <w:iCs/>
              </w:rPr>
              <w:t>Item 13</w:t>
            </w:r>
          </w:p>
        </w:tc>
      </w:tr>
      <w:bookmarkEnd w:id="0"/>
      <w:tr w:rsidR="00031F80" w14:paraId="5CFC0850" w14:textId="77777777" w:rsidTr="00392F4B">
        <w:trPr>
          <w:trHeight w:val="512"/>
        </w:trPr>
        <w:tc>
          <w:tcPr>
            <w:tcW w:w="978" w:type="dxa"/>
            <w:tcBorders>
              <w:top w:val="single" w:sz="4" w:space="0" w:color="auto"/>
            </w:tcBorders>
            <w:vAlign w:val="center"/>
          </w:tcPr>
          <w:p w14:paraId="3D089585" w14:textId="7C7BD9C7" w:rsidR="00B235AF" w:rsidRDefault="007428D9" w:rsidP="00392F4B">
            <w:pPr>
              <w:pStyle w:val="ApaNormal"/>
              <w:tabs>
                <w:tab w:val="right" w:pos="9026"/>
              </w:tabs>
              <w:jc w:val="left"/>
            </w:pPr>
            <w:r>
              <w:t>Item 2</w:t>
            </w:r>
          </w:p>
        </w:tc>
        <w:tc>
          <w:tcPr>
            <w:tcW w:w="1063" w:type="dxa"/>
            <w:tcBorders>
              <w:top w:val="single" w:sz="4" w:space="0" w:color="auto"/>
            </w:tcBorders>
            <w:vAlign w:val="center"/>
          </w:tcPr>
          <w:p w14:paraId="0D5CED6F" w14:textId="2A753291" w:rsidR="00B235AF" w:rsidRDefault="00BC2387" w:rsidP="00392F4B">
            <w:pPr>
              <w:pStyle w:val="ApaNormal"/>
              <w:tabs>
                <w:tab w:val="right" w:pos="9026"/>
              </w:tabs>
              <w:jc w:val="center"/>
            </w:pPr>
            <w:r w:rsidRPr="00BC2387">
              <w:t>-.0</w:t>
            </w:r>
            <w:r>
              <w:t>4</w:t>
            </w:r>
          </w:p>
        </w:tc>
        <w:tc>
          <w:tcPr>
            <w:tcW w:w="1064" w:type="dxa"/>
            <w:tcBorders>
              <w:top w:val="single" w:sz="4" w:space="0" w:color="auto"/>
            </w:tcBorders>
            <w:vAlign w:val="center"/>
          </w:tcPr>
          <w:p w14:paraId="410D64D6" w14:textId="2A7080D3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3" w:type="dxa"/>
            <w:tcBorders>
              <w:top w:val="single" w:sz="4" w:space="0" w:color="auto"/>
            </w:tcBorders>
            <w:vAlign w:val="center"/>
          </w:tcPr>
          <w:p w14:paraId="39E23158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4" w:type="dxa"/>
            <w:tcBorders>
              <w:top w:val="single" w:sz="4" w:space="0" w:color="auto"/>
            </w:tcBorders>
            <w:vAlign w:val="center"/>
          </w:tcPr>
          <w:p w14:paraId="358BE160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3" w:type="dxa"/>
            <w:tcBorders>
              <w:top w:val="single" w:sz="4" w:space="0" w:color="auto"/>
            </w:tcBorders>
            <w:vAlign w:val="center"/>
          </w:tcPr>
          <w:p w14:paraId="5251E2A3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4" w:type="dxa"/>
            <w:tcBorders>
              <w:top w:val="single" w:sz="4" w:space="0" w:color="auto"/>
            </w:tcBorders>
            <w:vAlign w:val="center"/>
          </w:tcPr>
          <w:p w14:paraId="2A705AFC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3" w:type="dxa"/>
            <w:tcBorders>
              <w:top w:val="single" w:sz="4" w:space="0" w:color="auto"/>
            </w:tcBorders>
            <w:vAlign w:val="center"/>
          </w:tcPr>
          <w:p w14:paraId="335F523C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4" w:type="dxa"/>
            <w:tcBorders>
              <w:top w:val="single" w:sz="4" w:space="0" w:color="auto"/>
            </w:tcBorders>
            <w:vAlign w:val="center"/>
          </w:tcPr>
          <w:p w14:paraId="6AE295B8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3" w:type="dxa"/>
            <w:tcBorders>
              <w:top w:val="single" w:sz="4" w:space="0" w:color="auto"/>
            </w:tcBorders>
            <w:vAlign w:val="center"/>
          </w:tcPr>
          <w:p w14:paraId="75782D30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4" w:type="dxa"/>
            <w:tcBorders>
              <w:top w:val="single" w:sz="4" w:space="0" w:color="auto"/>
            </w:tcBorders>
            <w:vAlign w:val="center"/>
          </w:tcPr>
          <w:p w14:paraId="09431E05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3" w:type="dxa"/>
            <w:tcBorders>
              <w:top w:val="single" w:sz="4" w:space="0" w:color="auto"/>
            </w:tcBorders>
            <w:vAlign w:val="center"/>
          </w:tcPr>
          <w:p w14:paraId="2D12CDC9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4" w:type="dxa"/>
            <w:tcBorders>
              <w:top w:val="single" w:sz="4" w:space="0" w:color="auto"/>
            </w:tcBorders>
            <w:vAlign w:val="center"/>
          </w:tcPr>
          <w:p w14:paraId="1196B074" w14:textId="187DCC49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</w:tr>
      <w:tr w:rsidR="00031F80" w14:paraId="3D435680" w14:textId="77777777" w:rsidTr="00392F4B">
        <w:trPr>
          <w:trHeight w:val="512"/>
        </w:trPr>
        <w:tc>
          <w:tcPr>
            <w:tcW w:w="978" w:type="dxa"/>
            <w:vAlign w:val="center"/>
          </w:tcPr>
          <w:p w14:paraId="4BD7CB6A" w14:textId="71AEB558" w:rsidR="00B235AF" w:rsidRDefault="007428D9" w:rsidP="00392F4B">
            <w:pPr>
              <w:pStyle w:val="ApaNormal"/>
              <w:tabs>
                <w:tab w:val="right" w:pos="9026"/>
              </w:tabs>
              <w:jc w:val="left"/>
            </w:pPr>
            <w:r>
              <w:t>Item 3</w:t>
            </w:r>
          </w:p>
        </w:tc>
        <w:tc>
          <w:tcPr>
            <w:tcW w:w="1063" w:type="dxa"/>
            <w:vAlign w:val="center"/>
          </w:tcPr>
          <w:p w14:paraId="30A37FFE" w14:textId="600330F9" w:rsidR="00B235AF" w:rsidRDefault="00BC2387" w:rsidP="00392F4B">
            <w:pPr>
              <w:pStyle w:val="ApaNormal"/>
              <w:tabs>
                <w:tab w:val="right" w:pos="9026"/>
              </w:tabs>
              <w:jc w:val="center"/>
            </w:pPr>
            <w:r w:rsidRPr="00BC2387">
              <w:t>-0.5</w:t>
            </w:r>
            <w:r>
              <w:t>7</w:t>
            </w:r>
          </w:p>
        </w:tc>
        <w:tc>
          <w:tcPr>
            <w:tcW w:w="1064" w:type="dxa"/>
            <w:vAlign w:val="center"/>
          </w:tcPr>
          <w:p w14:paraId="0B720EFD" w14:textId="6AA4CD6E" w:rsidR="00B235AF" w:rsidRDefault="00397CF5" w:rsidP="00392F4B">
            <w:pPr>
              <w:pStyle w:val="ApaNormal"/>
              <w:tabs>
                <w:tab w:val="right" w:pos="9026"/>
              </w:tabs>
              <w:jc w:val="center"/>
            </w:pPr>
            <w:r w:rsidRPr="00397CF5">
              <w:t>0.1</w:t>
            </w:r>
            <w:r>
              <w:t>6</w:t>
            </w:r>
          </w:p>
        </w:tc>
        <w:tc>
          <w:tcPr>
            <w:tcW w:w="1063" w:type="dxa"/>
            <w:vAlign w:val="center"/>
          </w:tcPr>
          <w:p w14:paraId="31B5BFFA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4" w:type="dxa"/>
            <w:vAlign w:val="center"/>
          </w:tcPr>
          <w:p w14:paraId="249298E9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3" w:type="dxa"/>
            <w:vAlign w:val="center"/>
          </w:tcPr>
          <w:p w14:paraId="2700FA3D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4" w:type="dxa"/>
            <w:vAlign w:val="center"/>
          </w:tcPr>
          <w:p w14:paraId="6B8CB699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3" w:type="dxa"/>
            <w:vAlign w:val="center"/>
          </w:tcPr>
          <w:p w14:paraId="1045ED84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4" w:type="dxa"/>
            <w:vAlign w:val="center"/>
          </w:tcPr>
          <w:p w14:paraId="65B5A403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3" w:type="dxa"/>
            <w:vAlign w:val="center"/>
          </w:tcPr>
          <w:p w14:paraId="7792EC0D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4" w:type="dxa"/>
            <w:vAlign w:val="center"/>
          </w:tcPr>
          <w:p w14:paraId="3D1519A9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3" w:type="dxa"/>
            <w:vAlign w:val="center"/>
          </w:tcPr>
          <w:p w14:paraId="22DD72C7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4" w:type="dxa"/>
            <w:vAlign w:val="center"/>
          </w:tcPr>
          <w:p w14:paraId="0461F6BD" w14:textId="6F90D8E3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</w:tr>
      <w:tr w:rsidR="00031F80" w14:paraId="03D7A1F3" w14:textId="77777777" w:rsidTr="00392F4B">
        <w:trPr>
          <w:trHeight w:val="512"/>
        </w:trPr>
        <w:tc>
          <w:tcPr>
            <w:tcW w:w="978" w:type="dxa"/>
            <w:vAlign w:val="center"/>
          </w:tcPr>
          <w:p w14:paraId="5B5A3BEC" w14:textId="006605CE" w:rsidR="00B235AF" w:rsidRDefault="007428D9" w:rsidP="00392F4B">
            <w:pPr>
              <w:pStyle w:val="ApaNormal"/>
              <w:tabs>
                <w:tab w:val="right" w:pos="9026"/>
              </w:tabs>
              <w:jc w:val="left"/>
            </w:pPr>
            <w:r>
              <w:t>Item 4</w:t>
            </w:r>
          </w:p>
        </w:tc>
        <w:tc>
          <w:tcPr>
            <w:tcW w:w="1063" w:type="dxa"/>
            <w:vAlign w:val="center"/>
          </w:tcPr>
          <w:p w14:paraId="2FB9BB41" w14:textId="4313B650" w:rsidR="00B235AF" w:rsidRDefault="00BC2387" w:rsidP="00392F4B">
            <w:pPr>
              <w:pStyle w:val="ApaNormal"/>
              <w:tabs>
                <w:tab w:val="right" w:pos="9026"/>
              </w:tabs>
              <w:jc w:val="center"/>
            </w:pPr>
            <w:r w:rsidRPr="00BC2387">
              <w:t>0.5</w:t>
            </w:r>
            <w:r>
              <w:t>4</w:t>
            </w:r>
          </w:p>
        </w:tc>
        <w:tc>
          <w:tcPr>
            <w:tcW w:w="1064" w:type="dxa"/>
            <w:vAlign w:val="center"/>
          </w:tcPr>
          <w:p w14:paraId="03518362" w14:textId="4DC0AF19" w:rsidR="00B235AF" w:rsidRDefault="000C010C" w:rsidP="00392F4B">
            <w:pPr>
              <w:pStyle w:val="ApaNormal"/>
              <w:tabs>
                <w:tab w:val="right" w:pos="9026"/>
              </w:tabs>
              <w:jc w:val="center"/>
            </w:pPr>
            <w:r w:rsidRPr="000C010C">
              <w:t>0.07</w:t>
            </w:r>
          </w:p>
        </w:tc>
        <w:tc>
          <w:tcPr>
            <w:tcW w:w="1063" w:type="dxa"/>
            <w:vAlign w:val="center"/>
          </w:tcPr>
          <w:p w14:paraId="692A071D" w14:textId="33260CF4" w:rsidR="00B235AF" w:rsidRDefault="00E47602" w:rsidP="00392F4B">
            <w:pPr>
              <w:pStyle w:val="ApaNormal"/>
              <w:tabs>
                <w:tab w:val="right" w:pos="9026"/>
              </w:tabs>
              <w:jc w:val="center"/>
            </w:pPr>
            <w:r w:rsidRPr="00E47602">
              <w:t>-0.1</w:t>
            </w:r>
            <w:r>
              <w:t>3</w:t>
            </w:r>
          </w:p>
        </w:tc>
        <w:tc>
          <w:tcPr>
            <w:tcW w:w="1064" w:type="dxa"/>
            <w:vAlign w:val="center"/>
          </w:tcPr>
          <w:p w14:paraId="0C5FCC71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3" w:type="dxa"/>
            <w:vAlign w:val="center"/>
          </w:tcPr>
          <w:p w14:paraId="5232BA8E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4" w:type="dxa"/>
            <w:vAlign w:val="center"/>
          </w:tcPr>
          <w:p w14:paraId="7F2BB991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3" w:type="dxa"/>
            <w:vAlign w:val="center"/>
          </w:tcPr>
          <w:p w14:paraId="4B7AE3AA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4" w:type="dxa"/>
            <w:vAlign w:val="center"/>
          </w:tcPr>
          <w:p w14:paraId="447CD17E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3" w:type="dxa"/>
            <w:vAlign w:val="center"/>
          </w:tcPr>
          <w:p w14:paraId="6778D9D8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4" w:type="dxa"/>
            <w:vAlign w:val="center"/>
          </w:tcPr>
          <w:p w14:paraId="5A34F077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3" w:type="dxa"/>
            <w:vAlign w:val="center"/>
          </w:tcPr>
          <w:p w14:paraId="3F8D26CD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4" w:type="dxa"/>
            <w:vAlign w:val="center"/>
          </w:tcPr>
          <w:p w14:paraId="037D955C" w14:textId="0DC45212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</w:tr>
      <w:tr w:rsidR="00031F80" w14:paraId="1CF35E1F" w14:textId="77777777" w:rsidTr="00392F4B">
        <w:trPr>
          <w:trHeight w:val="512"/>
        </w:trPr>
        <w:tc>
          <w:tcPr>
            <w:tcW w:w="978" w:type="dxa"/>
            <w:vAlign w:val="center"/>
          </w:tcPr>
          <w:p w14:paraId="026C8B3F" w14:textId="0EB9EFA5" w:rsidR="00B235AF" w:rsidRDefault="007428D9" w:rsidP="00392F4B">
            <w:pPr>
              <w:pStyle w:val="ApaNormal"/>
              <w:tabs>
                <w:tab w:val="right" w:pos="9026"/>
              </w:tabs>
              <w:jc w:val="left"/>
            </w:pPr>
            <w:r>
              <w:t>Item 5</w:t>
            </w:r>
          </w:p>
        </w:tc>
        <w:tc>
          <w:tcPr>
            <w:tcW w:w="1063" w:type="dxa"/>
            <w:vAlign w:val="center"/>
          </w:tcPr>
          <w:p w14:paraId="1926AA8F" w14:textId="524CB85F" w:rsidR="00B235AF" w:rsidRDefault="00BC2387" w:rsidP="00392F4B">
            <w:pPr>
              <w:pStyle w:val="ApaNormal"/>
              <w:tabs>
                <w:tab w:val="right" w:pos="9026"/>
              </w:tabs>
              <w:jc w:val="center"/>
            </w:pPr>
            <w:r w:rsidRPr="00BC2387">
              <w:t>0.2</w:t>
            </w:r>
            <w:r>
              <w:t>4</w:t>
            </w:r>
          </w:p>
        </w:tc>
        <w:tc>
          <w:tcPr>
            <w:tcW w:w="1064" w:type="dxa"/>
            <w:vAlign w:val="center"/>
          </w:tcPr>
          <w:p w14:paraId="7B69EC0A" w14:textId="5A72F59C" w:rsidR="00B235AF" w:rsidRDefault="000C010C" w:rsidP="00392F4B">
            <w:pPr>
              <w:pStyle w:val="ApaNormal"/>
              <w:tabs>
                <w:tab w:val="right" w:pos="9026"/>
              </w:tabs>
              <w:jc w:val="center"/>
            </w:pPr>
            <w:r w:rsidRPr="000C010C">
              <w:t>-0.13</w:t>
            </w:r>
          </w:p>
        </w:tc>
        <w:tc>
          <w:tcPr>
            <w:tcW w:w="1063" w:type="dxa"/>
            <w:vAlign w:val="center"/>
          </w:tcPr>
          <w:p w14:paraId="29914667" w14:textId="699974FC" w:rsidR="00B235AF" w:rsidRDefault="00E47602" w:rsidP="00392F4B">
            <w:pPr>
              <w:pStyle w:val="ApaNormal"/>
              <w:tabs>
                <w:tab w:val="right" w:pos="9026"/>
              </w:tabs>
              <w:jc w:val="center"/>
            </w:pPr>
            <w:r w:rsidRPr="00E47602">
              <w:t>0.1</w:t>
            </w:r>
            <w:r>
              <w:t>4</w:t>
            </w:r>
          </w:p>
        </w:tc>
        <w:tc>
          <w:tcPr>
            <w:tcW w:w="1064" w:type="dxa"/>
            <w:vAlign w:val="center"/>
          </w:tcPr>
          <w:p w14:paraId="4546A02E" w14:textId="7D76F840" w:rsidR="00B235AF" w:rsidRDefault="00DE22D1" w:rsidP="00392F4B">
            <w:pPr>
              <w:pStyle w:val="ApaNormal"/>
              <w:tabs>
                <w:tab w:val="right" w:pos="9026"/>
              </w:tabs>
              <w:jc w:val="center"/>
            </w:pPr>
            <w:r w:rsidRPr="00DE22D1">
              <w:t>-0.14</w:t>
            </w:r>
          </w:p>
        </w:tc>
        <w:tc>
          <w:tcPr>
            <w:tcW w:w="1063" w:type="dxa"/>
            <w:vAlign w:val="center"/>
          </w:tcPr>
          <w:p w14:paraId="417BD87B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4" w:type="dxa"/>
            <w:vAlign w:val="center"/>
          </w:tcPr>
          <w:p w14:paraId="472CC35F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3" w:type="dxa"/>
            <w:vAlign w:val="center"/>
          </w:tcPr>
          <w:p w14:paraId="1B4FE171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4" w:type="dxa"/>
            <w:vAlign w:val="center"/>
          </w:tcPr>
          <w:p w14:paraId="62885BEE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3" w:type="dxa"/>
            <w:vAlign w:val="center"/>
          </w:tcPr>
          <w:p w14:paraId="0F5B0E76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4" w:type="dxa"/>
            <w:vAlign w:val="center"/>
          </w:tcPr>
          <w:p w14:paraId="3DA7D2CA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3" w:type="dxa"/>
            <w:vAlign w:val="center"/>
          </w:tcPr>
          <w:p w14:paraId="0422A395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4" w:type="dxa"/>
            <w:vAlign w:val="center"/>
          </w:tcPr>
          <w:p w14:paraId="243B95ED" w14:textId="0F13C2BE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</w:tr>
      <w:tr w:rsidR="00031F80" w14:paraId="0F8AFB7C" w14:textId="77777777" w:rsidTr="00392F4B">
        <w:trPr>
          <w:trHeight w:val="512"/>
        </w:trPr>
        <w:tc>
          <w:tcPr>
            <w:tcW w:w="978" w:type="dxa"/>
            <w:vAlign w:val="center"/>
          </w:tcPr>
          <w:p w14:paraId="3F6E8781" w14:textId="1CB63CFF" w:rsidR="00B235AF" w:rsidRDefault="007428D9" w:rsidP="00392F4B">
            <w:pPr>
              <w:pStyle w:val="ApaNormal"/>
              <w:tabs>
                <w:tab w:val="right" w:pos="9026"/>
              </w:tabs>
              <w:jc w:val="left"/>
            </w:pPr>
            <w:r>
              <w:t>Item 6</w:t>
            </w:r>
          </w:p>
        </w:tc>
        <w:tc>
          <w:tcPr>
            <w:tcW w:w="1063" w:type="dxa"/>
            <w:vAlign w:val="center"/>
          </w:tcPr>
          <w:p w14:paraId="0E513B34" w14:textId="494864CD" w:rsidR="00B235AF" w:rsidRDefault="00D973F4" w:rsidP="00392F4B">
            <w:pPr>
              <w:pStyle w:val="ApaNormal"/>
              <w:tabs>
                <w:tab w:val="right" w:pos="9026"/>
              </w:tabs>
              <w:jc w:val="center"/>
            </w:pPr>
            <w:r w:rsidRPr="00D973F4">
              <w:t>0.06</w:t>
            </w:r>
          </w:p>
        </w:tc>
        <w:tc>
          <w:tcPr>
            <w:tcW w:w="1064" w:type="dxa"/>
            <w:vAlign w:val="center"/>
          </w:tcPr>
          <w:p w14:paraId="5D58FD79" w14:textId="0AC529B3" w:rsidR="00B235AF" w:rsidRDefault="000C010C" w:rsidP="00392F4B">
            <w:pPr>
              <w:pStyle w:val="ApaNormal"/>
              <w:tabs>
                <w:tab w:val="right" w:pos="9026"/>
              </w:tabs>
              <w:jc w:val="center"/>
            </w:pPr>
            <w:r w:rsidRPr="000C010C">
              <w:t>-1.16</w:t>
            </w:r>
          </w:p>
        </w:tc>
        <w:tc>
          <w:tcPr>
            <w:tcW w:w="1063" w:type="dxa"/>
            <w:vAlign w:val="center"/>
          </w:tcPr>
          <w:p w14:paraId="3A010504" w14:textId="5E0DBD16" w:rsidR="00B235AF" w:rsidRDefault="00E47602" w:rsidP="00392F4B">
            <w:pPr>
              <w:pStyle w:val="ApaNormal"/>
              <w:tabs>
                <w:tab w:val="right" w:pos="9026"/>
              </w:tabs>
              <w:jc w:val="center"/>
            </w:pPr>
            <w:r w:rsidRPr="00E47602">
              <w:t>0.05</w:t>
            </w:r>
          </w:p>
        </w:tc>
        <w:tc>
          <w:tcPr>
            <w:tcW w:w="1064" w:type="dxa"/>
            <w:vAlign w:val="center"/>
          </w:tcPr>
          <w:p w14:paraId="542A402C" w14:textId="3012E618" w:rsidR="00B235AF" w:rsidRDefault="00DE22D1" w:rsidP="00392F4B">
            <w:pPr>
              <w:pStyle w:val="ApaNormal"/>
              <w:tabs>
                <w:tab w:val="right" w:pos="9026"/>
              </w:tabs>
              <w:jc w:val="center"/>
            </w:pPr>
            <w:r w:rsidRPr="00DE22D1">
              <w:t>0.0</w:t>
            </w:r>
            <w:r>
              <w:t>7</w:t>
            </w:r>
          </w:p>
        </w:tc>
        <w:tc>
          <w:tcPr>
            <w:tcW w:w="1063" w:type="dxa"/>
            <w:vAlign w:val="center"/>
          </w:tcPr>
          <w:p w14:paraId="73ECAA07" w14:textId="5EB86EAB" w:rsidR="00B235AF" w:rsidRDefault="00602418" w:rsidP="00392F4B">
            <w:pPr>
              <w:pStyle w:val="ApaNormal"/>
              <w:tabs>
                <w:tab w:val="right" w:pos="9026"/>
              </w:tabs>
              <w:jc w:val="center"/>
            </w:pPr>
            <w:r w:rsidRPr="00602418">
              <w:t>0.00</w:t>
            </w:r>
          </w:p>
        </w:tc>
        <w:tc>
          <w:tcPr>
            <w:tcW w:w="1064" w:type="dxa"/>
            <w:vAlign w:val="center"/>
          </w:tcPr>
          <w:p w14:paraId="5943CAC6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3" w:type="dxa"/>
            <w:vAlign w:val="center"/>
          </w:tcPr>
          <w:p w14:paraId="18C6EE11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4" w:type="dxa"/>
            <w:vAlign w:val="center"/>
          </w:tcPr>
          <w:p w14:paraId="22A7B761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3" w:type="dxa"/>
            <w:vAlign w:val="center"/>
          </w:tcPr>
          <w:p w14:paraId="582157BB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4" w:type="dxa"/>
            <w:vAlign w:val="center"/>
          </w:tcPr>
          <w:p w14:paraId="6E68D00D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3" w:type="dxa"/>
            <w:vAlign w:val="center"/>
          </w:tcPr>
          <w:p w14:paraId="7F1AEDCE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4" w:type="dxa"/>
            <w:vAlign w:val="center"/>
          </w:tcPr>
          <w:p w14:paraId="1732B65E" w14:textId="37CE4431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</w:tr>
      <w:tr w:rsidR="00031F80" w14:paraId="4DE09A8D" w14:textId="77777777" w:rsidTr="00392F4B">
        <w:trPr>
          <w:trHeight w:val="512"/>
        </w:trPr>
        <w:tc>
          <w:tcPr>
            <w:tcW w:w="978" w:type="dxa"/>
            <w:vAlign w:val="center"/>
          </w:tcPr>
          <w:p w14:paraId="61DE7486" w14:textId="27FF69B6" w:rsidR="00B235AF" w:rsidRDefault="007428D9" w:rsidP="00392F4B">
            <w:pPr>
              <w:pStyle w:val="ApaNormal"/>
              <w:tabs>
                <w:tab w:val="right" w:pos="9026"/>
              </w:tabs>
              <w:jc w:val="left"/>
            </w:pPr>
            <w:r>
              <w:t xml:space="preserve">Item </w:t>
            </w:r>
            <w:r w:rsidR="00D973F4">
              <w:t>8</w:t>
            </w:r>
          </w:p>
        </w:tc>
        <w:tc>
          <w:tcPr>
            <w:tcW w:w="1063" w:type="dxa"/>
            <w:vAlign w:val="center"/>
          </w:tcPr>
          <w:p w14:paraId="2E292687" w14:textId="5F8F877F" w:rsidR="00B235AF" w:rsidRDefault="00D973F4" w:rsidP="00392F4B">
            <w:pPr>
              <w:pStyle w:val="ApaNormal"/>
              <w:tabs>
                <w:tab w:val="right" w:pos="9026"/>
              </w:tabs>
              <w:jc w:val="center"/>
            </w:pPr>
            <w:r w:rsidRPr="00D973F4">
              <w:t>0.5</w:t>
            </w:r>
            <w:r>
              <w:t>4</w:t>
            </w:r>
          </w:p>
        </w:tc>
        <w:tc>
          <w:tcPr>
            <w:tcW w:w="1064" w:type="dxa"/>
            <w:vAlign w:val="center"/>
          </w:tcPr>
          <w:p w14:paraId="7BB7C774" w14:textId="4BBB8E11" w:rsidR="00B235AF" w:rsidRDefault="000C010C" w:rsidP="00392F4B">
            <w:pPr>
              <w:pStyle w:val="ApaNormal"/>
              <w:tabs>
                <w:tab w:val="right" w:pos="9026"/>
              </w:tabs>
              <w:jc w:val="center"/>
            </w:pPr>
            <w:r w:rsidRPr="000C010C">
              <w:t>0.64</w:t>
            </w:r>
          </w:p>
        </w:tc>
        <w:tc>
          <w:tcPr>
            <w:tcW w:w="1063" w:type="dxa"/>
            <w:vAlign w:val="center"/>
          </w:tcPr>
          <w:p w14:paraId="546BB91B" w14:textId="28E7379E" w:rsidR="00B235AF" w:rsidRDefault="00E47602" w:rsidP="00392F4B">
            <w:pPr>
              <w:pStyle w:val="ApaNormal"/>
              <w:tabs>
                <w:tab w:val="right" w:pos="9026"/>
              </w:tabs>
              <w:jc w:val="center"/>
            </w:pPr>
            <w:r w:rsidRPr="00E47602">
              <w:t>-0.0</w:t>
            </w:r>
            <w:r>
              <w:t>2</w:t>
            </w:r>
          </w:p>
        </w:tc>
        <w:tc>
          <w:tcPr>
            <w:tcW w:w="1064" w:type="dxa"/>
            <w:vAlign w:val="center"/>
          </w:tcPr>
          <w:p w14:paraId="43A92656" w14:textId="49984486" w:rsidR="00B235AF" w:rsidRDefault="006A60F5" w:rsidP="00392F4B">
            <w:pPr>
              <w:pStyle w:val="ApaNormal"/>
              <w:tabs>
                <w:tab w:val="right" w:pos="9026"/>
              </w:tabs>
              <w:jc w:val="center"/>
            </w:pPr>
            <w:r w:rsidRPr="006A60F5">
              <w:t>-2.1</w:t>
            </w:r>
            <w:r>
              <w:t>5</w:t>
            </w:r>
          </w:p>
        </w:tc>
        <w:tc>
          <w:tcPr>
            <w:tcW w:w="1063" w:type="dxa"/>
            <w:vAlign w:val="center"/>
          </w:tcPr>
          <w:p w14:paraId="4B308FCD" w14:textId="60C97F3F" w:rsidR="00B235AF" w:rsidRDefault="00602418" w:rsidP="00392F4B">
            <w:pPr>
              <w:pStyle w:val="ApaNormal"/>
              <w:tabs>
                <w:tab w:val="right" w:pos="9026"/>
              </w:tabs>
              <w:jc w:val="center"/>
            </w:pPr>
            <w:r w:rsidRPr="00602418">
              <w:t>0.15</w:t>
            </w:r>
          </w:p>
        </w:tc>
        <w:tc>
          <w:tcPr>
            <w:tcW w:w="1064" w:type="dxa"/>
            <w:vAlign w:val="center"/>
          </w:tcPr>
          <w:p w14:paraId="21098E28" w14:textId="63A23332" w:rsidR="00B235AF" w:rsidRDefault="00C95709" w:rsidP="00392F4B">
            <w:pPr>
              <w:pStyle w:val="ApaNormal"/>
              <w:tabs>
                <w:tab w:val="right" w:pos="9026"/>
              </w:tabs>
              <w:jc w:val="center"/>
            </w:pPr>
            <w:r w:rsidRPr="00C95709">
              <w:t>0.0</w:t>
            </w:r>
            <w:r>
              <w:t>7</w:t>
            </w:r>
          </w:p>
        </w:tc>
        <w:tc>
          <w:tcPr>
            <w:tcW w:w="1063" w:type="dxa"/>
            <w:vAlign w:val="center"/>
          </w:tcPr>
          <w:p w14:paraId="069F507A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4" w:type="dxa"/>
            <w:vAlign w:val="center"/>
          </w:tcPr>
          <w:p w14:paraId="28DF17C9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3" w:type="dxa"/>
            <w:vAlign w:val="center"/>
          </w:tcPr>
          <w:p w14:paraId="6CC0F2C6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4" w:type="dxa"/>
            <w:vAlign w:val="center"/>
          </w:tcPr>
          <w:p w14:paraId="4473AEBD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3" w:type="dxa"/>
            <w:vAlign w:val="center"/>
          </w:tcPr>
          <w:p w14:paraId="5EF0E2D9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4" w:type="dxa"/>
            <w:vAlign w:val="center"/>
          </w:tcPr>
          <w:p w14:paraId="11A04E18" w14:textId="32C8DDC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</w:tr>
      <w:tr w:rsidR="00F51092" w14:paraId="04B9E0A5" w14:textId="77777777" w:rsidTr="00392F4B">
        <w:trPr>
          <w:trHeight w:val="512"/>
        </w:trPr>
        <w:tc>
          <w:tcPr>
            <w:tcW w:w="978" w:type="dxa"/>
            <w:vAlign w:val="center"/>
          </w:tcPr>
          <w:p w14:paraId="46A0BABC" w14:textId="0ADEEC9D" w:rsidR="00B235AF" w:rsidRDefault="007428D9" w:rsidP="00392F4B">
            <w:pPr>
              <w:pStyle w:val="ApaNormal"/>
              <w:tabs>
                <w:tab w:val="right" w:pos="9026"/>
              </w:tabs>
              <w:jc w:val="left"/>
            </w:pPr>
            <w:r>
              <w:t xml:space="preserve">Item </w:t>
            </w:r>
            <w:r w:rsidR="00D973F4">
              <w:t>10</w:t>
            </w:r>
          </w:p>
        </w:tc>
        <w:tc>
          <w:tcPr>
            <w:tcW w:w="1063" w:type="dxa"/>
            <w:vAlign w:val="center"/>
          </w:tcPr>
          <w:p w14:paraId="1F2890F2" w14:textId="59933BA8" w:rsidR="00B235AF" w:rsidRDefault="00D973F4" w:rsidP="00392F4B">
            <w:pPr>
              <w:pStyle w:val="ApaNormal"/>
              <w:tabs>
                <w:tab w:val="right" w:pos="9026"/>
              </w:tabs>
              <w:jc w:val="center"/>
            </w:pPr>
            <w:r w:rsidRPr="00D973F4">
              <w:t>-0.1</w:t>
            </w:r>
            <w:r>
              <w:t>9</w:t>
            </w:r>
          </w:p>
        </w:tc>
        <w:tc>
          <w:tcPr>
            <w:tcW w:w="1064" w:type="dxa"/>
            <w:vAlign w:val="center"/>
          </w:tcPr>
          <w:p w14:paraId="724D54CD" w14:textId="0B90C0A7" w:rsidR="00B235AF" w:rsidRDefault="000C010C" w:rsidP="00392F4B">
            <w:pPr>
              <w:pStyle w:val="ApaNormal"/>
              <w:tabs>
                <w:tab w:val="right" w:pos="9026"/>
              </w:tabs>
              <w:jc w:val="center"/>
            </w:pPr>
            <w:r w:rsidRPr="000C010C">
              <w:t>0.53</w:t>
            </w:r>
          </w:p>
        </w:tc>
        <w:tc>
          <w:tcPr>
            <w:tcW w:w="1063" w:type="dxa"/>
            <w:vAlign w:val="center"/>
          </w:tcPr>
          <w:p w14:paraId="1BBB21DA" w14:textId="391114F1" w:rsidR="00B235AF" w:rsidRDefault="00891167" w:rsidP="00392F4B">
            <w:pPr>
              <w:pStyle w:val="ApaNormal"/>
              <w:tabs>
                <w:tab w:val="right" w:pos="9026"/>
              </w:tabs>
              <w:jc w:val="center"/>
            </w:pPr>
            <w:r w:rsidRPr="00891167">
              <w:t>-0.39</w:t>
            </w:r>
          </w:p>
        </w:tc>
        <w:tc>
          <w:tcPr>
            <w:tcW w:w="1064" w:type="dxa"/>
            <w:vAlign w:val="center"/>
          </w:tcPr>
          <w:p w14:paraId="750E78E4" w14:textId="1F0FA9DD" w:rsidR="00B235AF" w:rsidRDefault="006A60F5" w:rsidP="00392F4B">
            <w:pPr>
              <w:pStyle w:val="ApaNormal"/>
              <w:tabs>
                <w:tab w:val="right" w:pos="9026"/>
              </w:tabs>
              <w:jc w:val="center"/>
            </w:pPr>
            <w:r w:rsidRPr="006A60F5">
              <w:t>0.28</w:t>
            </w:r>
          </w:p>
        </w:tc>
        <w:tc>
          <w:tcPr>
            <w:tcW w:w="1063" w:type="dxa"/>
            <w:vAlign w:val="center"/>
          </w:tcPr>
          <w:p w14:paraId="4740B4B8" w14:textId="24EBFF22" w:rsidR="00B235AF" w:rsidRDefault="00602418" w:rsidP="00392F4B">
            <w:pPr>
              <w:pStyle w:val="ApaNormal"/>
              <w:tabs>
                <w:tab w:val="right" w:pos="9026"/>
              </w:tabs>
              <w:jc w:val="center"/>
            </w:pPr>
            <w:r w:rsidRPr="00602418">
              <w:t>-0.</w:t>
            </w:r>
            <w:r>
              <w:t>90</w:t>
            </w:r>
          </w:p>
        </w:tc>
        <w:tc>
          <w:tcPr>
            <w:tcW w:w="1064" w:type="dxa"/>
            <w:vAlign w:val="center"/>
          </w:tcPr>
          <w:p w14:paraId="1861D448" w14:textId="614989D3" w:rsidR="00B235AF" w:rsidRDefault="00C95709" w:rsidP="00392F4B">
            <w:pPr>
              <w:pStyle w:val="ApaNormal"/>
              <w:tabs>
                <w:tab w:val="right" w:pos="9026"/>
              </w:tabs>
              <w:jc w:val="center"/>
            </w:pPr>
            <w:r w:rsidRPr="00C95709">
              <w:t>-1.5</w:t>
            </w:r>
            <w:r>
              <w:t>2</w:t>
            </w:r>
          </w:p>
        </w:tc>
        <w:tc>
          <w:tcPr>
            <w:tcW w:w="1063" w:type="dxa"/>
            <w:vAlign w:val="center"/>
          </w:tcPr>
          <w:p w14:paraId="7C199509" w14:textId="31DFD772" w:rsidR="00B235AF" w:rsidRDefault="001E3962" w:rsidP="00392F4B">
            <w:pPr>
              <w:pStyle w:val="ApaNormal"/>
              <w:tabs>
                <w:tab w:val="right" w:pos="9026"/>
              </w:tabs>
              <w:jc w:val="center"/>
            </w:pPr>
            <w:r w:rsidRPr="001E3962">
              <w:t>0.00</w:t>
            </w:r>
          </w:p>
        </w:tc>
        <w:tc>
          <w:tcPr>
            <w:tcW w:w="1064" w:type="dxa"/>
            <w:vAlign w:val="center"/>
          </w:tcPr>
          <w:p w14:paraId="7C777406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3" w:type="dxa"/>
            <w:vAlign w:val="center"/>
          </w:tcPr>
          <w:p w14:paraId="0DAB10D4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4" w:type="dxa"/>
            <w:vAlign w:val="center"/>
          </w:tcPr>
          <w:p w14:paraId="76B15839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3" w:type="dxa"/>
            <w:vAlign w:val="center"/>
          </w:tcPr>
          <w:p w14:paraId="0C92804A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4" w:type="dxa"/>
            <w:vAlign w:val="center"/>
          </w:tcPr>
          <w:p w14:paraId="6B505AD7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</w:tr>
      <w:tr w:rsidR="00F51092" w14:paraId="1D259EBF" w14:textId="77777777" w:rsidTr="00392F4B">
        <w:trPr>
          <w:trHeight w:val="512"/>
        </w:trPr>
        <w:tc>
          <w:tcPr>
            <w:tcW w:w="978" w:type="dxa"/>
            <w:vAlign w:val="center"/>
          </w:tcPr>
          <w:p w14:paraId="48D9DD71" w14:textId="3CFD5EB3" w:rsidR="00B235AF" w:rsidRDefault="007428D9" w:rsidP="00392F4B">
            <w:pPr>
              <w:pStyle w:val="ApaNormal"/>
              <w:tabs>
                <w:tab w:val="right" w:pos="9026"/>
              </w:tabs>
              <w:jc w:val="left"/>
            </w:pPr>
            <w:r>
              <w:t xml:space="preserve">Item </w:t>
            </w:r>
            <w:r w:rsidR="00D973F4">
              <w:t>11</w:t>
            </w:r>
          </w:p>
        </w:tc>
        <w:tc>
          <w:tcPr>
            <w:tcW w:w="1063" w:type="dxa"/>
            <w:vAlign w:val="center"/>
          </w:tcPr>
          <w:p w14:paraId="69110E37" w14:textId="0C74D895" w:rsidR="00B235AF" w:rsidRDefault="00430A0A" w:rsidP="00392F4B">
            <w:pPr>
              <w:pStyle w:val="ApaNormal"/>
              <w:tabs>
                <w:tab w:val="right" w:pos="9026"/>
              </w:tabs>
              <w:jc w:val="center"/>
            </w:pPr>
            <w:r w:rsidRPr="00430A0A">
              <w:t>0.52</w:t>
            </w:r>
          </w:p>
        </w:tc>
        <w:tc>
          <w:tcPr>
            <w:tcW w:w="1064" w:type="dxa"/>
            <w:vAlign w:val="center"/>
          </w:tcPr>
          <w:p w14:paraId="4E5B4FD6" w14:textId="5CA8502B" w:rsidR="00B235AF" w:rsidRDefault="000D4377" w:rsidP="00392F4B">
            <w:pPr>
              <w:pStyle w:val="ApaNormal"/>
              <w:tabs>
                <w:tab w:val="right" w:pos="9026"/>
              </w:tabs>
              <w:jc w:val="center"/>
            </w:pPr>
            <w:r w:rsidRPr="000D4377">
              <w:t>0.01</w:t>
            </w:r>
          </w:p>
        </w:tc>
        <w:tc>
          <w:tcPr>
            <w:tcW w:w="1063" w:type="dxa"/>
            <w:vAlign w:val="center"/>
          </w:tcPr>
          <w:p w14:paraId="2012A840" w14:textId="2B0A036F" w:rsidR="00B235AF" w:rsidRDefault="00891167" w:rsidP="00392F4B">
            <w:pPr>
              <w:pStyle w:val="ApaNormal"/>
              <w:tabs>
                <w:tab w:val="right" w:pos="9026"/>
              </w:tabs>
              <w:jc w:val="center"/>
            </w:pPr>
            <w:r w:rsidRPr="00891167">
              <w:t>1.30</w:t>
            </w:r>
          </w:p>
        </w:tc>
        <w:tc>
          <w:tcPr>
            <w:tcW w:w="1064" w:type="dxa"/>
            <w:vAlign w:val="center"/>
          </w:tcPr>
          <w:p w14:paraId="06CD5B1F" w14:textId="3D892C2D" w:rsidR="00B235AF" w:rsidRDefault="006A60F5" w:rsidP="00392F4B">
            <w:pPr>
              <w:pStyle w:val="ApaNormal"/>
              <w:tabs>
                <w:tab w:val="right" w:pos="9026"/>
              </w:tabs>
              <w:jc w:val="center"/>
            </w:pPr>
            <w:r w:rsidRPr="006A60F5">
              <w:t>-0.86</w:t>
            </w:r>
          </w:p>
        </w:tc>
        <w:tc>
          <w:tcPr>
            <w:tcW w:w="1063" w:type="dxa"/>
            <w:vAlign w:val="center"/>
          </w:tcPr>
          <w:p w14:paraId="0F2D6CC3" w14:textId="2F8156F3" w:rsidR="00B235AF" w:rsidRDefault="00287F36" w:rsidP="00392F4B">
            <w:pPr>
              <w:pStyle w:val="ApaNormal"/>
              <w:tabs>
                <w:tab w:val="right" w:pos="9026"/>
              </w:tabs>
              <w:jc w:val="center"/>
            </w:pPr>
            <w:r w:rsidRPr="00287F36">
              <w:t>0.1</w:t>
            </w:r>
            <w:r>
              <w:t>8</w:t>
            </w:r>
          </w:p>
        </w:tc>
        <w:tc>
          <w:tcPr>
            <w:tcW w:w="1064" w:type="dxa"/>
            <w:vAlign w:val="center"/>
          </w:tcPr>
          <w:p w14:paraId="5CB226AA" w14:textId="75913494" w:rsidR="00B235AF" w:rsidRDefault="00C95709" w:rsidP="00392F4B">
            <w:pPr>
              <w:pStyle w:val="ApaNormal"/>
              <w:tabs>
                <w:tab w:val="right" w:pos="9026"/>
              </w:tabs>
              <w:jc w:val="center"/>
            </w:pPr>
            <w:r w:rsidRPr="00C95709">
              <w:t>0.40</w:t>
            </w:r>
          </w:p>
        </w:tc>
        <w:tc>
          <w:tcPr>
            <w:tcW w:w="1063" w:type="dxa"/>
            <w:vAlign w:val="center"/>
          </w:tcPr>
          <w:p w14:paraId="39823FF2" w14:textId="168A4A4C" w:rsidR="00B235AF" w:rsidRDefault="001E3962" w:rsidP="00392F4B">
            <w:pPr>
              <w:pStyle w:val="ApaNormal"/>
              <w:tabs>
                <w:tab w:val="right" w:pos="9026"/>
              </w:tabs>
              <w:jc w:val="center"/>
            </w:pPr>
            <w:r w:rsidRPr="001E3962">
              <w:t>0.8</w:t>
            </w:r>
            <w:r>
              <w:t>4</w:t>
            </w:r>
          </w:p>
        </w:tc>
        <w:tc>
          <w:tcPr>
            <w:tcW w:w="1064" w:type="dxa"/>
            <w:vAlign w:val="center"/>
          </w:tcPr>
          <w:p w14:paraId="54DBE7E0" w14:textId="32CF0B5E" w:rsidR="00B235AF" w:rsidRDefault="00163F72" w:rsidP="00392F4B">
            <w:pPr>
              <w:pStyle w:val="ApaNormal"/>
              <w:tabs>
                <w:tab w:val="right" w:pos="9026"/>
              </w:tabs>
              <w:jc w:val="center"/>
            </w:pPr>
            <w:r w:rsidRPr="00163F72">
              <w:t>-0.0</w:t>
            </w:r>
            <w:r>
              <w:t>3</w:t>
            </w:r>
          </w:p>
        </w:tc>
        <w:tc>
          <w:tcPr>
            <w:tcW w:w="1063" w:type="dxa"/>
            <w:vAlign w:val="center"/>
          </w:tcPr>
          <w:p w14:paraId="135B68B9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4" w:type="dxa"/>
            <w:vAlign w:val="center"/>
          </w:tcPr>
          <w:p w14:paraId="34CD4DB6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3" w:type="dxa"/>
            <w:vAlign w:val="center"/>
          </w:tcPr>
          <w:p w14:paraId="432B040D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4" w:type="dxa"/>
            <w:vAlign w:val="center"/>
          </w:tcPr>
          <w:p w14:paraId="644744C1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</w:tr>
      <w:tr w:rsidR="00F51092" w14:paraId="6AD06EC5" w14:textId="77777777" w:rsidTr="00392F4B">
        <w:trPr>
          <w:trHeight w:val="512"/>
        </w:trPr>
        <w:tc>
          <w:tcPr>
            <w:tcW w:w="978" w:type="dxa"/>
            <w:vAlign w:val="center"/>
          </w:tcPr>
          <w:p w14:paraId="68AB9C3C" w14:textId="139E0843" w:rsidR="00B235AF" w:rsidRDefault="007428D9" w:rsidP="00392F4B">
            <w:pPr>
              <w:pStyle w:val="ApaNormal"/>
              <w:tabs>
                <w:tab w:val="right" w:pos="9026"/>
              </w:tabs>
              <w:jc w:val="left"/>
            </w:pPr>
            <w:r>
              <w:t xml:space="preserve">Item </w:t>
            </w:r>
            <w:r w:rsidR="00D973F4">
              <w:t>7</w:t>
            </w:r>
          </w:p>
        </w:tc>
        <w:tc>
          <w:tcPr>
            <w:tcW w:w="1063" w:type="dxa"/>
            <w:vAlign w:val="center"/>
          </w:tcPr>
          <w:p w14:paraId="1A958BA8" w14:textId="25DF8485" w:rsidR="00B235AF" w:rsidRDefault="00430A0A" w:rsidP="00392F4B">
            <w:pPr>
              <w:pStyle w:val="ApaNormal"/>
              <w:tabs>
                <w:tab w:val="right" w:pos="9026"/>
              </w:tabs>
              <w:jc w:val="center"/>
            </w:pPr>
            <w:r w:rsidRPr="00430A0A">
              <w:t>-0.</w:t>
            </w:r>
            <w:r>
              <w:t>40</w:t>
            </w:r>
          </w:p>
        </w:tc>
        <w:tc>
          <w:tcPr>
            <w:tcW w:w="1064" w:type="dxa"/>
            <w:vAlign w:val="center"/>
          </w:tcPr>
          <w:p w14:paraId="761B680C" w14:textId="431AA0A6" w:rsidR="00B235AF" w:rsidRDefault="000D4377" w:rsidP="00392F4B">
            <w:pPr>
              <w:pStyle w:val="ApaNormal"/>
              <w:tabs>
                <w:tab w:val="right" w:pos="9026"/>
              </w:tabs>
              <w:jc w:val="center"/>
            </w:pPr>
            <w:r>
              <w:t>1.00</w:t>
            </w:r>
          </w:p>
        </w:tc>
        <w:tc>
          <w:tcPr>
            <w:tcW w:w="1063" w:type="dxa"/>
            <w:vAlign w:val="center"/>
          </w:tcPr>
          <w:p w14:paraId="14738129" w14:textId="61DE79DB" w:rsidR="00B235AF" w:rsidRDefault="00891167" w:rsidP="00392F4B">
            <w:pPr>
              <w:pStyle w:val="ApaNormal"/>
              <w:tabs>
                <w:tab w:val="right" w:pos="9026"/>
              </w:tabs>
              <w:jc w:val="center"/>
            </w:pPr>
            <w:r w:rsidRPr="00891167">
              <w:t>0.5</w:t>
            </w:r>
            <w:r>
              <w:t>6</w:t>
            </w:r>
          </w:p>
        </w:tc>
        <w:tc>
          <w:tcPr>
            <w:tcW w:w="1064" w:type="dxa"/>
            <w:vAlign w:val="center"/>
          </w:tcPr>
          <w:p w14:paraId="2E2EAB7B" w14:textId="54A8A1F6" w:rsidR="00B235AF" w:rsidRDefault="006A60F5" w:rsidP="00392F4B">
            <w:pPr>
              <w:pStyle w:val="ApaNormal"/>
              <w:tabs>
                <w:tab w:val="right" w:pos="9026"/>
              </w:tabs>
              <w:jc w:val="center"/>
            </w:pPr>
            <w:r w:rsidRPr="006A60F5">
              <w:t>1.12</w:t>
            </w:r>
          </w:p>
        </w:tc>
        <w:tc>
          <w:tcPr>
            <w:tcW w:w="1063" w:type="dxa"/>
            <w:vAlign w:val="center"/>
          </w:tcPr>
          <w:p w14:paraId="4F756041" w14:textId="296450CA" w:rsidR="00B235AF" w:rsidRDefault="00287F36" w:rsidP="00392F4B">
            <w:pPr>
              <w:pStyle w:val="ApaNormal"/>
              <w:tabs>
                <w:tab w:val="right" w:pos="9026"/>
              </w:tabs>
              <w:jc w:val="center"/>
            </w:pPr>
            <w:r w:rsidRPr="00287F36">
              <w:t>0.92</w:t>
            </w:r>
          </w:p>
        </w:tc>
        <w:tc>
          <w:tcPr>
            <w:tcW w:w="1064" w:type="dxa"/>
            <w:vAlign w:val="center"/>
          </w:tcPr>
          <w:p w14:paraId="64FA7DE5" w14:textId="7BB1F432" w:rsidR="00B235AF" w:rsidRDefault="00C95709" w:rsidP="00392F4B">
            <w:pPr>
              <w:pStyle w:val="ApaNormal"/>
              <w:tabs>
                <w:tab w:val="right" w:pos="9026"/>
              </w:tabs>
              <w:jc w:val="center"/>
            </w:pPr>
            <w:r w:rsidRPr="00C95709">
              <w:t>0.07</w:t>
            </w:r>
          </w:p>
        </w:tc>
        <w:tc>
          <w:tcPr>
            <w:tcW w:w="1063" w:type="dxa"/>
            <w:vAlign w:val="center"/>
          </w:tcPr>
          <w:p w14:paraId="78BCA3B0" w14:textId="58074CE6" w:rsidR="00B235AF" w:rsidRDefault="001E3962" w:rsidP="00392F4B">
            <w:pPr>
              <w:pStyle w:val="ApaNormal"/>
              <w:tabs>
                <w:tab w:val="right" w:pos="9026"/>
              </w:tabs>
              <w:jc w:val="center"/>
            </w:pPr>
            <w:r w:rsidRPr="001E3962">
              <w:t>-1.32</w:t>
            </w:r>
          </w:p>
        </w:tc>
        <w:tc>
          <w:tcPr>
            <w:tcW w:w="1064" w:type="dxa"/>
            <w:vAlign w:val="center"/>
          </w:tcPr>
          <w:p w14:paraId="77E08D8C" w14:textId="55E91FB3" w:rsidR="00B235AF" w:rsidRDefault="00163F72" w:rsidP="00392F4B">
            <w:pPr>
              <w:pStyle w:val="ApaNormal"/>
              <w:tabs>
                <w:tab w:val="right" w:pos="9026"/>
              </w:tabs>
              <w:jc w:val="center"/>
            </w:pPr>
            <w:r w:rsidRPr="00163F72">
              <w:t>-1.39</w:t>
            </w:r>
          </w:p>
        </w:tc>
        <w:tc>
          <w:tcPr>
            <w:tcW w:w="1063" w:type="dxa"/>
            <w:vAlign w:val="center"/>
          </w:tcPr>
          <w:p w14:paraId="7CA32260" w14:textId="1555C1BE" w:rsidR="00B235AF" w:rsidRDefault="00F90255" w:rsidP="00392F4B">
            <w:pPr>
              <w:pStyle w:val="ApaNormal"/>
              <w:tabs>
                <w:tab w:val="right" w:pos="9026"/>
              </w:tabs>
              <w:jc w:val="center"/>
            </w:pPr>
            <w:r w:rsidRPr="00F90255">
              <w:t>0.07</w:t>
            </w:r>
          </w:p>
        </w:tc>
        <w:tc>
          <w:tcPr>
            <w:tcW w:w="1064" w:type="dxa"/>
            <w:vAlign w:val="center"/>
          </w:tcPr>
          <w:p w14:paraId="196ABA15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3" w:type="dxa"/>
            <w:vAlign w:val="center"/>
          </w:tcPr>
          <w:p w14:paraId="2E717F30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4" w:type="dxa"/>
            <w:vAlign w:val="center"/>
          </w:tcPr>
          <w:p w14:paraId="532919D2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</w:tr>
      <w:tr w:rsidR="00F51092" w14:paraId="3BC139DE" w14:textId="77777777" w:rsidTr="00392F4B">
        <w:trPr>
          <w:trHeight w:val="512"/>
        </w:trPr>
        <w:tc>
          <w:tcPr>
            <w:tcW w:w="978" w:type="dxa"/>
            <w:vAlign w:val="center"/>
          </w:tcPr>
          <w:p w14:paraId="507CA4EC" w14:textId="5E2E2C73" w:rsidR="00B235AF" w:rsidRDefault="007428D9" w:rsidP="00392F4B">
            <w:pPr>
              <w:pStyle w:val="ApaNormal"/>
              <w:tabs>
                <w:tab w:val="right" w:pos="9026"/>
              </w:tabs>
              <w:jc w:val="left"/>
            </w:pPr>
            <w:r>
              <w:t xml:space="preserve">Item </w:t>
            </w:r>
            <w:r w:rsidR="00D973F4">
              <w:t>9</w:t>
            </w:r>
          </w:p>
        </w:tc>
        <w:tc>
          <w:tcPr>
            <w:tcW w:w="1063" w:type="dxa"/>
            <w:vAlign w:val="center"/>
          </w:tcPr>
          <w:p w14:paraId="58CFE160" w14:textId="7CAA1177" w:rsidR="00B235AF" w:rsidRDefault="00397CF5" w:rsidP="00392F4B">
            <w:pPr>
              <w:pStyle w:val="ApaNormal"/>
              <w:tabs>
                <w:tab w:val="right" w:pos="9026"/>
              </w:tabs>
              <w:jc w:val="center"/>
            </w:pPr>
            <w:r w:rsidRPr="00397CF5">
              <w:t>-0.8</w:t>
            </w:r>
            <w:r>
              <w:t>2</w:t>
            </w:r>
          </w:p>
        </w:tc>
        <w:tc>
          <w:tcPr>
            <w:tcW w:w="1064" w:type="dxa"/>
            <w:vAlign w:val="center"/>
          </w:tcPr>
          <w:p w14:paraId="3A061271" w14:textId="2A20C1DA" w:rsidR="00B235AF" w:rsidRDefault="000D4377" w:rsidP="00392F4B">
            <w:pPr>
              <w:pStyle w:val="ApaNormal"/>
              <w:tabs>
                <w:tab w:val="right" w:pos="9026"/>
              </w:tabs>
              <w:jc w:val="center"/>
            </w:pPr>
            <w:r w:rsidRPr="000D4377">
              <w:t>-0.80</w:t>
            </w:r>
          </w:p>
        </w:tc>
        <w:tc>
          <w:tcPr>
            <w:tcW w:w="1063" w:type="dxa"/>
            <w:vAlign w:val="center"/>
          </w:tcPr>
          <w:p w14:paraId="15FE487A" w14:textId="0995CFC7" w:rsidR="00B235AF" w:rsidRDefault="00891167" w:rsidP="00392F4B">
            <w:pPr>
              <w:pStyle w:val="ApaNormal"/>
              <w:tabs>
                <w:tab w:val="right" w:pos="9026"/>
              </w:tabs>
              <w:jc w:val="center"/>
            </w:pPr>
            <w:r w:rsidRPr="00891167">
              <w:t>-2.21</w:t>
            </w:r>
          </w:p>
        </w:tc>
        <w:tc>
          <w:tcPr>
            <w:tcW w:w="1064" w:type="dxa"/>
            <w:vAlign w:val="center"/>
          </w:tcPr>
          <w:p w14:paraId="572F387A" w14:textId="02C6C509" w:rsidR="00B235AF" w:rsidRDefault="006A60F5" w:rsidP="00392F4B">
            <w:pPr>
              <w:pStyle w:val="ApaNormal"/>
              <w:tabs>
                <w:tab w:val="right" w:pos="9026"/>
              </w:tabs>
              <w:jc w:val="center"/>
            </w:pPr>
            <w:r w:rsidRPr="006A60F5">
              <w:t>-1.66</w:t>
            </w:r>
          </w:p>
        </w:tc>
        <w:tc>
          <w:tcPr>
            <w:tcW w:w="1063" w:type="dxa"/>
            <w:vAlign w:val="center"/>
          </w:tcPr>
          <w:p w14:paraId="49967716" w14:textId="586FEA18" w:rsidR="00B235AF" w:rsidRDefault="00287F36" w:rsidP="00392F4B">
            <w:pPr>
              <w:pStyle w:val="ApaNormal"/>
              <w:tabs>
                <w:tab w:val="right" w:pos="9026"/>
              </w:tabs>
              <w:jc w:val="center"/>
            </w:pPr>
            <w:r w:rsidRPr="00287F36">
              <w:t>0.2</w:t>
            </w:r>
            <w:r>
              <w:t>2</w:t>
            </w:r>
          </w:p>
        </w:tc>
        <w:tc>
          <w:tcPr>
            <w:tcW w:w="1064" w:type="dxa"/>
            <w:vAlign w:val="center"/>
          </w:tcPr>
          <w:p w14:paraId="2C636DDF" w14:textId="669946B8" w:rsidR="00B235AF" w:rsidRDefault="001E3962" w:rsidP="00392F4B">
            <w:pPr>
              <w:pStyle w:val="ApaNormal"/>
              <w:tabs>
                <w:tab w:val="right" w:pos="9026"/>
              </w:tabs>
              <w:jc w:val="center"/>
            </w:pPr>
            <w:r w:rsidRPr="001E3962">
              <w:t>1.53</w:t>
            </w:r>
          </w:p>
        </w:tc>
        <w:tc>
          <w:tcPr>
            <w:tcW w:w="1063" w:type="dxa"/>
            <w:vAlign w:val="center"/>
          </w:tcPr>
          <w:p w14:paraId="7D7AC68B" w14:textId="2641D376" w:rsidR="00B235AF" w:rsidRDefault="00163F72" w:rsidP="00392F4B">
            <w:pPr>
              <w:pStyle w:val="ApaNormal"/>
              <w:tabs>
                <w:tab w:val="right" w:pos="9026"/>
              </w:tabs>
              <w:jc w:val="center"/>
            </w:pPr>
            <w:r w:rsidRPr="00163F72">
              <w:t>0.5</w:t>
            </w:r>
            <w:r>
              <w:t>8</w:t>
            </w:r>
          </w:p>
        </w:tc>
        <w:tc>
          <w:tcPr>
            <w:tcW w:w="1064" w:type="dxa"/>
            <w:vAlign w:val="center"/>
          </w:tcPr>
          <w:p w14:paraId="6A1FCE16" w14:textId="08745622" w:rsidR="00B235AF" w:rsidRDefault="00163F72" w:rsidP="00392F4B">
            <w:pPr>
              <w:pStyle w:val="ApaNormal"/>
              <w:tabs>
                <w:tab w:val="right" w:pos="9026"/>
              </w:tabs>
              <w:jc w:val="center"/>
            </w:pPr>
            <w:r w:rsidRPr="00163F72">
              <w:t>0.50</w:t>
            </w:r>
          </w:p>
        </w:tc>
        <w:tc>
          <w:tcPr>
            <w:tcW w:w="1063" w:type="dxa"/>
            <w:vAlign w:val="center"/>
          </w:tcPr>
          <w:p w14:paraId="61320B1D" w14:textId="61544727" w:rsidR="00B235AF" w:rsidRDefault="00F90255" w:rsidP="00392F4B">
            <w:pPr>
              <w:pStyle w:val="ApaNormal"/>
              <w:tabs>
                <w:tab w:val="right" w:pos="9026"/>
              </w:tabs>
              <w:jc w:val="center"/>
            </w:pPr>
            <w:r w:rsidRPr="00F90255">
              <w:t>0.2</w:t>
            </w:r>
            <w:r>
              <w:t>4</w:t>
            </w:r>
          </w:p>
        </w:tc>
        <w:tc>
          <w:tcPr>
            <w:tcW w:w="1064" w:type="dxa"/>
            <w:vAlign w:val="center"/>
          </w:tcPr>
          <w:p w14:paraId="57E151AB" w14:textId="75B13996" w:rsidR="00B235AF" w:rsidRDefault="00DD0CBA" w:rsidP="00392F4B">
            <w:pPr>
              <w:pStyle w:val="ApaNormal"/>
              <w:tabs>
                <w:tab w:val="right" w:pos="9026"/>
              </w:tabs>
              <w:jc w:val="center"/>
            </w:pPr>
            <w:r w:rsidRPr="00DD0CBA">
              <w:t>0.01</w:t>
            </w:r>
          </w:p>
        </w:tc>
        <w:tc>
          <w:tcPr>
            <w:tcW w:w="1063" w:type="dxa"/>
            <w:vAlign w:val="center"/>
          </w:tcPr>
          <w:p w14:paraId="7A06E9CE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  <w:tc>
          <w:tcPr>
            <w:tcW w:w="1064" w:type="dxa"/>
            <w:vAlign w:val="center"/>
          </w:tcPr>
          <w:p w14:paraId="7644781F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</w:tr>
      <w:tr w:rsidR="00F51092" w14:paraId="53BC45E5" w14:textId="77777777" w:rsidTr="00392F4B">
        <w:trPr>
          <w:trHeight w:val="512"/>
        </w:trPr>
        <w:tc>
          <w:tcPr>
            <w:tcW w:w="978" w:type="dxa"/>
            <w:vAlign w:val="center"/>
          </w:tcPr>
          <w:p w14:paraId="7E630CBE" w14:textId="617BF234" w:rsidR="00B235AF" w:rsidRDefault="007428D9" w:rsidP="00392F4B">
            <w:pPr>
              <w:pStyle w:val="ApaNormal"/>
              <w:tabs>
                <w:tab w:val="right" w:pos="9026"/>
              </w:tabs>
              <w:jc w:val="left"/>
            </w:pPr>
            <w:r>
              <w:t>Item 12</w:t>
            </w:r>
          </w:p>
        </w:tc>
        <w:tc>
          <w:tcPr>
            <w:tcW w:w="1063" w:type="dxa"/>
            <w:vAlign w:val="center"/>
          </w:tcPr>
          <w:p w14:paraId="38ECDEBE" w14:textId="488C1891" w:rsidR="00B235AF" w:rsidRDefault="00397CF5" w:rsidP="00392F4B">
            <w:pPr>
              <w:pStyle w:val="ApaNormal"/>
              <w:tabs>
                <w:tab w:val="right" w:pos="9026"/>
              </w:tabs>
              <w:jc w:val="center"/>
            </w:pPr>
            <w:r w:rsidRPr="00397CF5">
              <w:t>2.2</w:t>
            </w:r>
            <w:r>
              <w:t>9</w:t>
            </w:r>
          </w:p>
        </w:tc>
        <w:tc>
          <w:tcPr>
            <w:tcW w:w="1064" w:type="dxa"/>
            <w:vAlign w:val="center"/>
          </w:tcPr>
          <w:p w14:paraId="7229F377" w14:textId="2654279E" w:rsidR="00B235AF" w:rsidRDefault="000D4377" w:rsidP="00392F4B">
            <w:pPr>
              <w:pStyle w:val="ApaNormal"/>
              <w:tabs>
                <w:tab w:val="right" w:pos="9026"/>
              </w:tabs>
              <w:jc w:val="center"/>
            </w:pPr>
            <w:r w:rsidRPr="000D4377">
              <w:t>0.88</w:t>
            </w:r>
          </w:p>
        </w:tc>
        <w:tc>
          <w:tcPr>
            <w:tcW w:w="1063" w:type="dxa"/>
            <w:vAlign w:val="center"/>
          </w:tcPr>
          <w:p w14:paraId="4E6E1145" w14:textId="4770D95A" w:rsidR="00B235AF" w:rsidRDefault="00891167" w:rsidP="00392F4B">
            <w:pPr>
              <w:pStyle w:val="ApaNormal"/>
              <w:tabs>
                <w:tab w:val="right" w:pos="9026"/>
              </w:tabs>
              <w:jc w:val="center"/>
            </w:pPr>
            <w:r w:rsidRPr="00891167">
              <w:t>0.0</w:t>
            </w:r>
            <w:r w:rsidR="00DE22D1">
              <w:t>3</w:t>
            </w:r>
          </w:p>
        </w:tc>
        <w:tc>
          <w:tcPr>
            <w:tcW w:w="1064" w:type="dxa"/>
            <w:vAlign w:val="center"/>
          </w:tcPr>
          <w:p w14:paraId="6F99536A" w14:textId="58502534" w:rsidR="00B235AF" w:rsidRDefault="00602418" w:rsidP="00392F4B">
            <w:pPr>
              <w:pStyle w:val="ApaNormal"/>
              <w:tabs>
                <w:tab w:val="right" w:pos="9026"/>
              </w:tabs>
              <w:jc w:val="center"/>
            </w:pPr>
            <w:r w:rsidRPr="00602418">
              <w:t>-0.02</w:t>
            </w:r>
          </w:p>
        </w:tc>
        <w:tc>
          <w:tcPr>
            <w:tcW w:w="1063" w:type="dxa"/>
            <w:vAlign w:val="center"/>
          </w:tcPr>
          <w:p w14:paraId="6821F10E" w14:textId="4D6DC026" w:rsidR="00B235AF" w:rsidRDefault="00287F36" w:rsidP="00392F4B">
            <w:pPr>
              <w:pStyle w:val="ApaNormal"/>
              <w:tabs>
                <w:tab w:val="right" w:pos="9026"/>
              </w:tabs>
              <w:jc w:val="center"/>
            </w:pPr>
            <w:r w:rsidRPr="00287F36">
              <w:t>-1.86</w:t>
            </w:r>
          </w:p>
        </w:tc>
        <w:tc>
          <w:tcPr>
            <w:tcW w:w="1064" w:type="dxa"/>
            <w:vAlign w:val="center"/>
          </w:tcPr>
          <w:p w14:paraId="7929A77C" w14:textId="49A5D760" w:rsidR="00B235AF" w:rsidRDefault="001E3962" w:rsidP="00392F4B">
            <w:pPr>
              <w:pStyle w:val="ApaNormal"/>
              <w:tabs>
                <w:tab w:val="right" w:pos="9026"/>
              </w:tabs>
              <w:jc w:val="center"/>
            </w:pPr>
            <w:r w:rsidRPr="001E3962">
              <w:t>-1.81</w:t>
            </w:r>
          </w:p>
        </w:tc>
        <w:tc>
          <w:tcPr>
            <w:tcW w:w="1063" w:type="dxa"/>
            <w:vAlign w:val="center"/>
          </w:tcPr>
          <w:p w14:paraId="4E0B347C" w14:textId="60EA9546" w:rsidR="00B235AF" w:rsidRDefault="00163F72" w:rsidP="00392F4B">
            <w:pPr>
              <w:pStyle w:val="ApaNormal"/>
              <w:tabs>
                <w:tab w:val="right" w:pos="9026"/>
              </w:tabs>
              <w:jc w:val="center"/>
            </w:pPr>
            <w:r w:rsidRPr="00163F72">
              <w:t>0.96</w:t>
            </w:r>
          </w:p>
        </w:tc>
        <w:tc>
          <w:tcPr>
            <w:tcW w:w="1064" w:type="dxa"/>
            <w:vAlign w:val="center"/>
          </w:tcPr>
          <w:p w14:paraId="1EE95D61" w14:textId="774D8BEF" w:rsidR="00B235AF" w:rsidRDefault="00F90255" w:rsidP="00392F4B">
            <w:pPr>
              <w:pStyle w:val="ApaNormal"/>
              <w:tabs>
                <w:tab w:val="right" w:pos="9026"/>
              </w:tabs>
              <w:jc w:val="center"/>
            </w:pPr>
            <w:r w:rsidRPr="00F90255">
              <w:t>-1.0</w:t>
            </w:r>
            <w:r>
              <w:t>1</w:t>
            </w:r>
          </w:p>
        </w:tc>
        <w:tc>
          <w:tcPr>
            <w:tcW w:w="1063" w:type="dxa"/>
            <w:vAlign w:val="center"/>
          </w:tcPr>
          <w:p w14:paraId="79B00E07" w14:textId="0A8DB4E8" w:rsidR="00B235AF" w:rsidRDefault="00F90255" w:rsidP="00392F4B">
            <w:pPr>
              <w:pStyle w:val="ApaNormal"/>
              <w:tabs>
                <w:tab w:val="right" w:pos="9026"/>
              </w:tabs>
              <w:jc w:val="center"/>
            </w:pPr>
            <w:r w:rsidRPr="00F90255">
              <w:t>0.30</w:t>
            </w:r>
          </w:p>
        </w:tc>
        <w:tc>
          <w:tcPr>
            <w:tcW w:w="1064" w:type="dxa"/>
            <w:vAlign w:val="center"/>
          </w:tcPr>
          <w:p w14:paraId="721720CB" w14:textId="2CDABCFF" w:rsidR="00B235AF" w:rsidRDefault="00DD0CBA" w:rsidP="00392F4B">
            <w:pPr>
              <w:pStyle w:val="ApaNormal"/>
              <w:tabs>
                <w:tab w:val="right" w:pos="9026"/>
              </w:tabs>
              <w:jc w:val="center"/>
            </w:pPr>
            <w:r w:rsidRPr="00DD0CBA">
              <w:t>-1.97</w:t>
            </w:r>
          </w:p>
        </w:tc>
        <w:tc>
          <w:tcPr>
            <w:tcW w:w="1063" w:type="dxa"/>
            <w:vAlign w:val="center"/>
          </w:tcPr>
          <w:p w14:paraId="7C520E7E" w14:textId="26F4832B" w:rsidR="00B235AF" w:rsidRDefault="00DD0CBA" w:rsidP="00392F4B">
            <w:pPr>
              <w:pStyle w:val="ApaNormal"/>
              <w:tabs>
                <w:tab w:val="right" w:pos="9026"/>
              </w:tabs>
              <w:jc w:val="center"/>
            </w:pPr>
            <w:r w:rsidRPr="00DD0CBA">
              <w:t>0.08</w:t>
            </w:r>
          </w:p>
        </w:tc>
        <w:tc>
          <w:tcPr>
            <w:tcW w:w="1064" w:type="dxa"/>
            <w:vAlign w:val="center"/>
          </w:tcPr>
          <w:p w14:paraId="7302F6A0" w14:textId="77777777" w:rsidR="00B235AF" w:rsidRDefault="00B235AF" w:rsidP="00392F4B">
            <w:pPr>
              <w:pStyle w:val="ApaNormal"/>
              <w:tabs>
                <w:tab w:val="right" w:pos="9026"/>
              </w:tabs>
              <w:jc w:val="center"/>
            </w:pPr>
          </w:p>
        </w:tc>
      </w:tr>
      <w:tr w:rsidR="00F51092" w14:paraId="6A80B944" w14:textId="77777777" w:rsidTr="00392F4B">
        <w:trPr>
          <w:trHeight w:val="512"/>
        </w:trPr>
        <w:tc>
          <w:tcPr>
            <w:tcW w:w="978" w:type="dxa"/>
            <w:vAlign w:val="center"/>
          </w:tcPr>
          <w:p w14:paraId="2544800A" w14:textId="777A5189" w:rsidR="00B235AF" w:rsidRDefault="007428D9" w:rsidP="00392F4B">
            <w:pPr>
              <w:pStyle w:val="ApaNormal"/>
              <w:tabs>
                <w:tab w:val="right" w:pos="9026"/>
              </w:tabs>
              <w:jc w:val="left"/>
            </w:pPr>
            <w:r>
              <w:t>I</w:t>
            </w:r>
            <w:r w:rsidR="00DE6463">
              <w:t>tem 13</w:t>
            </w:r>
          </w:p>
        </w:tc>
        <w:tc>
          <w:tcPr>
            <w:tcW w:w="1063" w:type="dxa"/>
            <w:vAlign w:val="center"/>
          </w:tcPr>
          <w:p w14:paraId="4FF0BD73" w14:textId="78C55F4D" w:rsidR="00B235AF" w:rsidRDefault="00662290" w:rsidP="00392F4B">
            <w:pPr>
              <w:pStyle w:val="ApaNormal"/>
              <w:tabs>
                <w:tab w:val="right" w:pos="9026"/>
              </w:tabs>
              <w:jc w:val="center"/>
            </w:pPr>
            <w:r w:rsidRPr="00662290">
              <w:t>0.87</w:t>
            </w:r>
          </w:p>
        </w:tc>
        <w:tc>
          <w:tcPr>
            <w:tcW w:w="1064" w:type="dxa"/>
            <w:vAlign w:val="center"/>
          </w:tcPr>
          <w:p w14:paraId="61A0B8FF" w14:textId="1F816E3F" w:rsidR="00B235AF" w:rsidRDefault="000D4377" w:rsidP="00392F4B">
            <w:pPr>
              <w:pStyle w:val="ApaNormal"/>
              <w:tabs>
                <w:tab w:val="right" w:pos="9026"/>
              </w:tabs>
              <w:jc w:val="center"/>
            </w:pPr>
            <w:r w:rsidRPr="000D4377">
              <w:t>0.46</w:t>
            </w:r>
          </w:p>
        </w:tc>
        <w:tc>
          <w:tcPr>
            <w:tcW w:w="1063" w:type="dxa"/>
            <w:vAlign w:val="center"/>
          </w:tcPr>
          <w:p w14:paraId="6DE5EEC4" w14:textId="039A0EF8" w:rsidR="00B235AF" w:rsidRDefault="00DE22D1" w:rsidP="00392F4B">
            <w:pPr>
              <w:pStyle w:val="ApaNormal"/>
              <w:tabs>
                <w:tab w:val="right" w:pos="9026"/>
              </w:tabs>
              <w:jc w:val="center"/>
            </w:pPr>
            <w:r w:rsidRPr="00DE22D1">
              <w:t>-2.2</w:t>
            </w:r>
            <w:r>
              <w:t>3</w:t>
            </w:r>
          </w:p>
        </w:tc>
        <w:tc>
          <w:tcPr>
            <w:tcW w:w="1064" w:type="dxa"/>
            <w:vAlign w:val="center"/>
          </w:tcPr>
          <w:p w14:paraId="2905D721" w14:textId="309DD4AB" w:rsidR="00B235AF" w:rsidRDefault="00602418" w:rsidP="00392F4B">
            <w:pPr>
              <w:pStyle w:val="ApaNormal"/>
              <w:tabs>
                <w:tab w:val="right" w:pos="9026"/>
              </w:tabs>
              <w:jc w:val="center"/>
            </w:pPr>
            <w:r w:rsidRPr="00602418">
              <w:t>0.97</w:t>
            </w:r>
          </w:p>
        </w:tc>
        <w:tc>
          <w:tcPr>
            <w:tcW w:w="1063" w:type="dxa"/>
            <w:vAlign w:val="center"/>
          </w:tcPr>
          <w:p w14:paraId="601AE5A0" w14:textId="13822E2E" w:rsidR="00B235AF" w:rsidRDefault="00C95709" w:rsidP="00392F4B">
            <w:pPr>
              <w:pStyle w:val="ApaNormal"/>
              <w:tabs>
                <w:tab w:val="right" w:pos="9026"/>
              </w:tabs>
              <w:jc w:val="center"/>
            </w:pPr>
            <w:r w:rsidRPr="00C95709">
              <w:t>-0.49</w:t>
            </w:r>
          </w:p>
        </w:tc>
        <w:tc>
          <w:tcPr>
            <w:tcW w:w="1064" w:type="dxa"/>
            <w:vAlign w:val="center"/>
          </w:tcPr>
          <w:p w14:paraId="02E826C3" w14:textId="31EB3FA1" w:rsidR="00B235AF" w:rsidRDefault="001E3962" w:rsidP="00392F4B">
            <w:pPr>
              <w:pStyle w:val="ApaNormal"/>
              <w:tabs>
                <w:tab w:val="right" w:pos="9026"/>
              </w:tabs>
              <w:jc w:val="center"/>
            </w:pPr>
            <w:r w:rsidRPr="001E3962">
              <w:t>0.16</w:t>
            </w:r>
          </w:p>
        </w:tc>
        <w:tc>
          <w:tcPr>
            <w:tcW w:w="1063" w:type="dxa"/>
            <w:vAlign w:val="center"/>
          </w:tcPr>
          <w:p w14:paraId="1F23AF14" w14:textId="0ABB60CD" w:rsidR="00B235AF" w:rsidRDefault="00163F72" w:rsidP="00392F4B">
            <w:pPr>
              <w:pStyle w:val="ApaNormal"/>
              <w:tabs>
                <w:tab w:val="right" w:pos="9026"/>
              </w:tabs>
              <w:jc w:val="center"/>
            </w:pPr>
            <w:r w:rsidRPr="00163F72">
              <w:t>0.1</w:t>
            </w:r>
            <w:r>
              <w:t>2</w:t>
            </w:r>
          </w:p>
        </w:tc>
        <w:tc>
          <w:tcPr>
            <w:tcW w:w="1064" w:type="dxa"/>
            <w:vAlign w:val="center"/>
          </w:tcPr>
          <w:p w14:paraId="37005A80" w14:textId="02501946" w:rsidR="00B235AF" w:rsidRDefault="00F90255" w:rsidP="00392F4B">
            <w:pPr>
              <w:pStyle w:val="ApaNormal"/>
              <w:tabs>
                <w:tab w:val="right" w:pos="9026"/>
              </w:tabs>
              <w:jc w:val="center"/>
            </w:pPr>
            <w:r w:rsidRPr="00F90255">
              <w:t>-0.43</w:t>
            </w:r>
          </w:p>
        </w:tc>
        <w:tc>
          <w:tcPr>
            <w:tcW w:w="1063" w:type="dxa"/>
            <w:vAlign w:val="center"/>
          </w:tcPr>
          <w:p w14:paraId="239CAEE1" w14:textId="7B8036B6" w:rsidR="00B235AF" w:rsidRDefault="00DD0CBA" w:rsidP="00392F4B">
            <w:pPr>
              <w:pStyle w:val="ApaNormal"/>
              <w:tabs>
                <w:tab w:val="right" w:pos="9026"/>
              </w:tabs>
              <w:jc w:val="center"/>
            </w:pPr>
            <w:r w:rsidRPr="00DD0CBA">
              <w:t>-1.16</w:t>
            </w:r>
          </w:p>
        </w:tc>
        <w:tc>
          <w:tcPr>
            <w:tcW w:w="1064" w:type="dxa"/>
            <w:vAlign w:val="center"/>
          </w:tcPr>
          <w:p w14:paraId="4CEDA110" w14:textId="59AD6501" w:rsidR="00B235AF" w:rsidRDefault="00DD0CBA" w:rsidP="00392F4B">
            <w:pPr>
              <w:pStyle w:val="ApaNormal"/>
              <w:tabs>
                <w:tab w:val="right" w:pos="9026"/>
              </w:tabs>
              <w:jc w:val="center"/>
            </w:pPr>
            <w:r w:rsidRPr="00DD0CBA">
              <w:t>0.36</w:t>
            </w:r>
          </w:p>
        </w:tc>
        <w:tc>
          <w:tcPr>
            <w:tcW w:w="1063" w:type="dxa"/>
            <w:vAlign w:val="center"/>
          </w:tcPr>
          <w:p w14:paraId="5348CCE9" w14:textId="5BF4E2DC" w:rsidR="00B235AF" w:rsidRDefault="00031F80" w:rsidP="00392F4B">
            <w:pPr>
              <w:pStyle w:val="ApaNormal"/>
              <w:tabs>
                <w:tab w:val="right" w:pos="9026"/>
              </w:tabs>
              <w:jc w:val="center"/>
            </w:pPr>
            <w:r w:rsidRPr="00031F80">
              <w:t>1.7</w:t>
            </w:r>
            <w:r>
              <w:t>8</w:t>
            </w:r>
          </w:p>
        </w:tc>
        <w:tc>
          <w:tcPr>
            <w:tcW w:w="1064" w:type="dxa"/>
            <w:vAlign w:val="center"/>
          </w:tcPr>
          <w:p w14:paraId="2AE9E847" w14:textId="3166E8B8" w:rsidR="00B235AF" w:rsidRDefault="00031F80" w:rsidP="00392F4B">
            <w:pPr>
              <w:pStyle w:val="ApaNormal"/>
              <w:tabs>
                <w:tab w:val="right" w:pos="9026"/>
              </w:tabs>
              <w:jc w:val="center"/>
            </w:pPr>
            <w:r w:rsidRPr="00031F80">
              <w:t>0.0</w:t>
            </w:r>
            <w:r>
              <w:t>3</w:t>
            </w:r>
          </w:p>
        </w:tc>
      </w:tr>
    </w:tbl>
    <w:p w14:paraId="6B3F5073" w14:textId="50D4FCE1" w:rsidR="004C2BF8" w:rsidRPr="004C2BF8" w:rsidRDefault="004C2BF8" w:rsidP="00F57A41">
      <w:pPr>
        <w:pStyle w:val="ApaNormal"/>
        <w:rPr>
          <w:rFonts w:eastAsiaTheme="majorEastAsia" w:cs="Times New Roman"/>
          <w:bCs/>
          <w:sz w:val="28"/>
          <w:szCs w:val="36"/>
        </w:rPr>
      </w:pPr>
    </w:p>
    <w:sectPr w:rsidR="004C2BF8" w:rsidRPr="004C2BF8" w:rsidSect="00F51092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A5F5AFE" w14:textId="77777777" w:rsidR="009D0F5C" w:rsidRDefault="009D0F5C" w:rsidP="009D0F5C">
      <w:pPr>
        <w:spacing w:after="0" w:line="240" w:lineRule="auto"/>
      </w:pPr>
      <w:r>
        <w:separator/>
      </w:r>
    </w:p>
  </w:endnote>
  <w:endnote w:type="continuationSeparator" w:id="0">
    <w:p w14:paraId="4168B287" w14:textId="77777777" w:rsidR="009D0F5C" w:rsidRDefault="009D0F5C" w:rsidP="009D0F5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67973F2" w14:textId="77777777" w:rsidR="009D0F5C" w:rsidRDefault="009D0F5C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4661CB5" w14:textId="77777777" w:rsidR="009D0F5C" w:rsidRDefault="009D0F5C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D47F14D" w14:textId="77777777" w:rsidR="009D0F5C" w:rsidRDefault="009D0F5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83D4E86" w14:textId="77777777" w:rsidR="009D0F5C" w:rsidRDefault="009D0F5C" w:rsidP="009D0F5C">
      <w:pPr>
        <w:spacing w:after="0" w:line="240" w:lineRule="auto"/>
      </w:pPr>
      <w:r>
        <w:separator/>
      </w:r>
    </w:p>
  </w:footnote>
  <w:footnote w:type="continuationSeparator" w:id="0">
    <w:p w14:paraId="1224CCAC" w14:textId="77777777" w:rsidR="009D0F5C" w:rsidRDefault="009D0F5C" w:rsidP="009D0F5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1499771" w14:textId="77777777" w:rsidR="009D0F5C" w:rsidRDefault="009D0F5C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626432255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noProof/>
      </w:rPr>
    </w:sdtEndPr>
    <w:sdtContent>
      <w:p w14:paraId="688AAB42" w14:textId="5F7BEE7D" w:rsidR="009D0F5C" w:rsidRPr="009D0F5C" w:rsidRDefault="009D0F5C">
        <w:pPr>
          <w:pStyle w:val="Header"/>
          <w:jc w:val="right"/>
          <w:rPr>
            <w:rFonts w:ascii="Times New Roman" w:hAnsi="Times New Roman" w:cs="Times New Roman"/>
          </w:rPr>
        </w:pPr>
        <w:r w:rsidRPr="009D0F5C">
          <w:rPr>
            <w:rFonts w:ascii="Times New Roman" w:hAnsi="Times New Roman" w:cs="Times New Roman"/>
          </w:rPr>
          <w:fldChar w:fldCharType="begin"/>
        </w:r>
        <w:r w:rsidRPr="009D0F5C">
          <w:rPr>
            <w:rFonts w:ascii="Times New Roman" w:hAnsi="Times New Roman" w:cs="Times New Roman"/>
          </w:rPr>
          <w:instrText xml:space="preserve"> PAGE   \* MERGEFORMAT </w:instrText>
        </w:r>
        <w:r w:rsidRPr="009D0F5C">
          <w:rPr>
            <w:rFonts w:ascii="Times New Roman" w:hAnsi="Times New Roman" w:cs="Times New Roman"/>
          </w:rPr>
          <w:fldChar w:fldCharType="separate"/>
        </w:r>
        <w:r w:rsidRPr="009D0F5C">
          <w:rPr>
            <w:rFonts w:ascii="Times New Roman" w:hAnsi="Times New Roman" w:cs="Times New Roman"/>
            <w:noProof/>
          </w:rPr>
          <w:t>2</w:t>
        </w:r>
        <w:r w:rsidRPr="009D0F5C">
          <w:rPr>
            <w:rFonts w:ascii="Times New Roman" w:hAnsi="Times New Roman" w:cs="Times New Roman"/>
            <w:noProof/>
          </w:rPr>
          <w:fldChar w:fldCharType="end"/>
        </w:r>
      </w:p>
    </w:sdtContent>
  </w:sdt>
  <w:p w14:paraId="40269629" w14:textId="6E3B1873" w:rsidR="009D0F5C" w:rsidRDefault="009D0F5C">
    <w:pPr>
      <w:pStyle w:val="Header"/>
    </w:pPr>
    <w:r w:rsidRPr="00A30C1C">
      <w:rPr>
        <w:rFonts w:ascii="Times New Roman" w:hAnsi="Times New Roman" w:cs="Times New Roman"/>
      </w:rPr>
      <w:t>A MODEL OF PSYCHOLOGICAL MECHANISMS OF MUSIC-MAKING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F778C6C" w14:textId="77777777" w:rsidR="009D0F5C" w:rsidRDefault="009D0F5C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7E00FD"/>
    <w:multiLevelType w:val="hybridMultilevel"/>
    <w:tmpl w:val="A91E50AA"/>
    <w:lvl w:ilvl="0" w:tplc="1EE0D950">
      <w:start w:val="1"/>
      <w:numFmt w:val="lowerLetter"/>
      <w:lvlText w:val="(%1)"/>
      <w:lvlJc w:val="left"/>
      <w:pPr>
        <w:ind w:left="360" w:hanging="360"/>
      </w:pPr>
    </w:lvl>
    <w:lvl w:ilvl="1" w:tplc="08090019">
      <w:start w:val="1"/>
      <w:numFmt w:val="lowerLetter"/>
      <w:lvlText w:val="%2."/>
      <w:lvlJc w:val="left"/>
      <w:pPr>
        <w:ind w:left="1080" w:hanging="360"/>
      </w:pPr>
    </w:lvl>
    <w:lvl w:ilvl="2" w:tplc="0809001B">
      <w:start w:val="1"/>
      <w:numFmt w:val="lowerRoman"/>
      <w:lvlText w:val="%3."/>
      <w:lvlJc w:val="right"/>
      <w:pPr>
        <w:ind w:left="1800" w:hanging="180"/>
      </w:pPr>
    </w:lvl>
    <w:lvl w:ilvl="3" w:tplc="0809000F">
      <w:start w:val="1"/>
      <w:numFmt w:val="decimal"/>
      <w:lvlText w:val="%4."/>
      <w:lvlJc w:val="left"/>
      <w:pPr>
        <w:ind w:left="2520" w:hanging="360"/>
      </w:pPr>
    </w:lvl>
    <w:lvl w:ilvl="4" w:tplc="08090019">
      <w:start w:val="1"/>
      <w:numFmt w:val="lowerLetter"/>
      <w:lvlText w:val="%5."/>
      <w:lvlJc w:val="left"/>
      <w:pPr>
        <w:ind w:left="3240" w:hanging="360"/>
      </w:pPr>
    </w:lvl>
    <w:lvl w:ilvl="5" w:tplc="0809001B">
      <w:start w:val="1"/>
      <w:numFmt w:val="lowerRoman"/>
      <w:lvlText w:val="%6."/>
      <w:lvlJc w:val="right"/>
      <w:pPr>
        <w:ind w:left="3960" w:hanging="180"/>
      </w:pPr>
    </w:lvl>
    <w:lvl w:ilvl="6" w:tplc="0809000F">
      <w:start w:val="1"/>
      <w:numFmt w:val="decimal"/>
      <w:lvlText w:val="%7."/>
      <w:lvlJc w:val="left"/>
      <w:pPr>
        <w:ind w:left="4680" w:hanging="360"/>
      </w:pPr>
    </w:lvl>
    <w:lvl w:ilvl="7" w:tplc="08090019">
      <w:start w:val="1"/>
      <w:numFmt w:val="lowerLetter"/>
      <w:lvlText w:val="%8."/>
      <w:lvlJc w:val="left"/>
      <w:pPr>
        <w:ind w:left="5400" w:hanging="360"/>
      </w:pPr>
    </w:lvl>
    <w:lvl w:ilvl="8" w:tplc="0809001B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 w15:restartNumberingAfterBreak="0">
    <w:nsid w:val="41F6472D"/>
    <w:multiLevelType w:val="hybridMultilevel"/>
    <w:tmpl w:val="A91E50AA"/>
    <w:lvl w:ilvl="0" w:tplc="1EE0D950">
      <w:start w:val="1"/>
      <w:numFmt w:val="lowerLetter"/>
      <w:lvlText w:val="(%1)"/>
      <w:lvlJc w:val="left"/>
      <w:pPr>
        <w:ind w:left="360" w:hanging="360"/>
      </w:pPr>
    </w:lvl>
    <w:lvl w:ilvl="1" w:tplc="08090019">
      <w:start w:val="1"/>
      <w:numFmt w:val="lowerLetter"/>
      <w:lvlText w:val="%2."/>
      <w:lvlJc w:val="left"/>
      <w:pPr>
        <w:ind w:left="1080" w:hanging="360"/>
      </w:pPr>
    </w:lvl>
    <w:lvl w:ilvl="2" w:tplc="0809001B">
      <w:start w:val="1"/>
      <w:numFmt w:val="lowerRoman"/>
      <w:lvlText w:val="%3."/>
      <w:lvlJc w:val="right"/>
      <w:pPr>
        <w:ind w:left="1800" w:hanging="180"/>
      </w:pPr>
    </w:lvl>
    <w:lvl w:ilvl="3" w:tplc="0809000F">
      <w:start w:val="1"/>
      <w:numFmt w:val="decimal"/>
      <w:lvlText w:val="%4."/>
      <w:lvlJc w:val="left"/>
      <w:pPr>
        <w:ind w:left="2520" w:hanging="360"/>
      </w:pPr>
    </w:lvl>
    <w:lvl w:ilvl="4" w:tplc="08090019">
      <w:start w:val="1"/>
      <w:numFmt w:val="lowerLetter"/>
      <w:lvlText w:val="%5."/>
      <w:lvlJc w:val="left"/>
      <w:pPr>
        <w:ind w:left="3240" w:hanging="360"/>
      </w:pPr>
    </w:lvl>
    <w:lvl w:ilvl="5" w:tplc="0809001B">
      <w:start w:val="1"/>
      <w:numFmt w:val="lowerRoman"/>
      <w:lvlText w:val="%6."/>
      <w:lvlJc w:val="right"/>
      <w:pPr>
        <w:ind w:left="3960" w:hanging="180"/>
      </w:pPr>
    </w:lvl>
    <w:lvl w:ilvl="6" w:tplc="0809000F">
      <w:start w:val="1"/>
      <w:numFmt w:val="decimal"/>
      <w:lvlText w:val="%7."/>
      <w:lvlJc w:val="left"/>
      <w:pPr>
        <w:ind w:left="4680" w:hanging="360"/>
      </w:pPr>
    </w:lvl>
    <w:lvl w:ilvl="7" w:tplc="08090019">
      <w:start w:val="1"/>
      <w:numFmt w:val="lowerLetter"/>
      <w:lvlText w:val="%8."/>
      <w:lvlJc w:val="left"/>
      <w:pPr>
        <w:ind w:left="5400" w:hanging="360"/>
      </w:pPr>
    </w:lvl>
    <w:lvl w:ilvl="8" w:tplc="0809001B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7144170D"/>
    <w:multiLevelType w:val="hybridMultilevel"/>
    <w:tmpl w:val="5908D98A"/>
    <w:lvl w:ilvl="0" w:tplc="1EE0D950">
      <w:start w:val="1"/>
      <w:numFmt w:val="lowerLetter"/>
      <w:lvlText w:val="(%1)"/>
      <w:lvlJc w:val="left"/>
      <w:pPr>
        <w:ind w:left="360" w:hanging="360"/>
      </w:pPr>
    </w:lvl>
    <w:lvl w:ilvl="1" w:tplc="08090019">
      <w:start w:val="1"/>
      <w:numFmt w:val="lowerLetter"/>
      <w:lvlText w:val="%2."/>
      <w:lvlJc w:val="left"/>
      <w:pPr>
        <w:ind w:left="1080" w:hanging="360"/>
      </w:pPr>
    </w:lvl>
    <w:lvl w:ilvl="2" w:tplc="0809001B">
      <w:start w:val="1"/>
      <w:numFmt w:val="lowerRoman"/>
      <w:lvlText w:val="%3."/>
      <w:lvlJc w:val="right"/>
      <w:pPr>
        <w:ind w:left="1800" w:hanging="180"/>
      </w:pPr>
    </w:lvl>
    <w:lvl w:ilvl="3" w:tplc="0809000F">
      <w:start w:val="1"/>
      <w:numFmt w:val="decimal"/>
      <w:lvlText w:val="%4."/>
      <w:lvlJc w:val="left"/>
      <w:pPr>
        <w:ind w:left="2520" w:hanging="360"/>
      </w:pPr>
    </w:lvl>
    <w:lvl w:ilvl="4" w:tplc="08090019">
      <w:start w:val="1"/>
      <w:numFmt w:val="lowerLetter"/>
      <w:lvlText w:val="%5."/>
      <w:lvlJc w:val="left"/>
      <w:pPr>
        <w:ind w:left="3240" w:hanging="360"/>
      </w:pPr>
    </w:lvl>
    <w:lvl w:ilvl="5" w:tplc="0809001B">
      <w:start w:val="1"/>
      <w:numFmt w:val="lowerRoman"/>
      <w:lvlText w:val="%6."/>
      <w:lvlJc w:val="right"/>
      <w:pPr>
        <w:ind w:left="3960" w:hanging="180"/>
      </w:pPr>
    </w:lvl>
    <w:lvl w:ilvl="6" w:tplc="0809000F">
      <w:start w:val="1"/>
      <w:numFmt w:val="decimal"/>
      <w:lvlText w:val="%7."/>
      <w:lvlJc w:val="left"/>
      <w:pPr>
        <w:ind w:left="4680" w:hanging="360"/>
      </w:pPr>
    </w:lvl>
    <w:lvl w:ilvl="7" w:tplc="08090019">
      <w:start w:val="1"/>
      <w:numFmt w:val="lowerLetter"/>
      <w:lvlText w:val="%8."/>
      <w:lvlJc w:val="left"/>
      <w:pPr>
        <w:ind w:left="5400" w:hanging="360"/>
      </w:pPr>
    </w:lvl>
    <w:lvl w:ilvl="8" w:tplc="0809001B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1"/>
  </w:num>
  <w:num w:numId="2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93153"/>
    <w:rsid w:val="00000D16"/>
    <w:rsid w:val="00012F3A"/>
    <w:rsid w:val="00031F80"/>
    <w:rsid w:val="00082D2C"/>
    <w:rsid w:val="00090AB9"/>
    <w:rsid w:val="00093E24"/>
    <w:rsid w:val="000C010C"/>
    <w:rsid w:val="000C7942"/>
    <w:rsid w:val="000D4377"/>
    <w:rsid w:val="00106DDB"/>
    <w:rsid w:val="00163F72"/>
    <w:rsid w:val="001668EA"/>
    <w:rsid w:val="001E3962"/>
    <w:rsid w:val="001E6914"/>
    <w:rsid w:val="002147EC"/>
    <w:rsid w:val="00234E0F"/>
    <w:rsid w:val="0024703B"/>
    <w:rsid w:val="00270B8C"/>
    <w:rsid w:val="00284822"/>
    <w:rsid w:val="00287F36"/>
    <w:rsid w:val="002B7087"/>
    <w:rsid w:val="003032F2"/>
    <w:rsid w:val="00304152"/>
    <w:rsid w:val="003176AB"/>
    <w:rsid w:val="00330228"/>
    <w:rsid w:val="00355F96"/>
    <w:rsid w:val="00392F4B"/>
    <w:rsid w:val="003948F1"/>
    <w:rsid w:val="003956C4"/>
    <w:rsid w:val="00397CF5"/>
    <w:rsid w:val="003B6C0E"/>
    <w:rsid w:val="003C6A17"/>
    <w:rsid w:val="003D4E10"/>
    <w:rsid w:val="003F0001"/>
    <w:rsid w:val="003F053F"/>
    <w:rsid w:val="004047DC"/>
    <w:rsid w:val="00421A70"/>
    <w:rsid w:val="00430A0A"/>
    <w:rsid w:val="00443941"/>
    <w:rsid w:val="004469C2"/>
    <w:rsid w:val="0044750E"/>
    <w:rsid w:val="004B2529"/>
    <w:rsid w:val="004C2BF8"/>
    <w:rsid w:val="004E3F55"/>
    <w:rsid w:val="004E6FD5"/>
    <w:rsid w:val="004F56BF"/>
    <w:rsid w:val="005206AA"/>
    <w:rsid w:val="00547D6F"/>
    <w:rsid w:val="00571C1A"/>
    <w:rsid w:val="005809A9"/>
    <w:rsid w:val="00593153"/>
    <w:rsid w:val="005A78BD"/>
    <w:rsid w:val="005D1DC3"/>
    <w:rsid w:val="00602418"/>
    <w:rsid w:val="006376B9"/>
    <w:rsid w:val="00662290"/>
    <w:rsid w:val="00693DF7"/>
    <w:rsid w:val="006A60F5"/>
    <w:rsid w:val="006D2B50"/>
    <w:rsid w:val="007428D9"/>
    <w:rsid w:val="0077173E"/>
    <w:rsid w:val="007A4748"/>
    <w:rsid w:val="007C3411"/>
    <w:rsid w:val="007C5436"/>
    <w:rsid w:val="007D2F83"/>
    <w:rsid w:val="007F2DAB"/>
    <w:rsid w:val="00807869"/>
    <w:rsid w:val="00862006"/>
    <w:rsid w:val="00864CC9"/>
    <w:rsid w:val="0087285A"/>
    <w:rsid w:val="00891167"/>
    <w:rsid w:val="008C2171"/>
    <w:rsid w:val="008C594C"/>
    <w:rsid w:val="008D2B60"/>
    <w:rsid w:val="00904909"/>
    <w:rsid w:val="00907AE0"/>
    <w:rsid w:val="00922515"/>
    <w:rsid w:val="00931611"/>
    <w:rsid w:val="00981447"/>
    <w:rsid w:val="009815D8"/>
    <w:rsid w:val="00983B4A"/>
    <w:rsid w:val="00990BF3"/>
    <w:rsid w:val="009B4C45"/>
    <w:rsid w:val="009D0F5C"/>
    <w:rsid w:val="009D5658"/>
    <w:rsid w:val="00A42BA5"/>
    <w:rsid w:val="00A53D1F"/>
    <w:rsid w:val="00A55252"/>
    <w:rsid w:val="00A64F24"/>
    <w:rsid w:val="00A81357"/>
    <w:rsid w:val="00A94E98"/>
    <w:rsid w:val="00AA7771"/>
    <w:rsid w:val="00B235AF"/>
    <w:rsid w:val="00B27888"/>
    <w:rsid w:val="00B948CE"/>
    <w:rsid w:val="00B94DDF"/>
    <w:rsid w:val="00B9500E"/>
    <w:rsid w:val="00BB07B0"/>
    <w:rsid w:val="00BC2387"/>
    <w:rsid w:val="00BE1C44"/>
    <w:rsid w:val="00BE7BA1"/>
    <w:rsid w:val="00C20EF2"/>
    <w:rsid w:val="00C52ED6"/>
    <w:rsid w:val="00C5383B"/>
    <w:rsid w:val="00C60FBE"/>
    <w:rsid w:val="00C675EA"/>
    <w:rsid w:val="00C75631"/>
    <w:rsid w:val="00C93852"/>
    <w:rsid w:val="00C952FD"/>
    <w:rsid w:val="00C95709"/>
    <w:rsid w:val="00C973D6"/>
    <w:rsid w:val="00CB18EC"/>
    <w:rsid w:val="00CB3C8A"/>
    <w:rsid w:val="00CD0C5F"/>
    <w:rsid w:val="00CD54CD"/>
    <w:rsid w:val="00D14AB4"/>
    <w:rsid w:val="00D2663A"/>
    <w:rsid w:val="00D538D6"/>
    <w:rsid w:val="00D75F65"/>
    <w:rsid w:val="00D842A9"/>
    <w:rsid w:val="00D86D84"/>
    <w:rsid w:val="00D951A2"/>
    <w:rsid w:val="00D95B81"/>
    <w:rsid w:val="00D973F4"/>
    <w:rsid w:val="00DC2BB2"/>
    <w:rsid w:val="00DD0CBA"/>
    <w:rsid w:val="00DD1830"/>
    <w:rsid w:val="00DE22D1"/>
    <w:rsid w:val="00DE6463"/>
    <w:rsid w:val="00DF10BF"/>
    <w:rsid w:val="00DF3C0C"/>
    <w:rsid w:val="00E47602"/>
    <w:rsid w:val="00E61F95"/>
    <w:rsid w:val="00E635CC"/>
    <w:rsid w:val="00E659E7"/>
    <w:rsid w:val="00E6724A"/>
    <w:rsid w:val="00E76BB7"/>
    <w:rsid w:val="00EC0D51"/>
    <w:rsid w:val="00ED2626"/>
    <w:rsid w:val="00EE7D30"/>
    <w:rsid w:val="00F00F05"/>
    <w:rsid w:val="00F10731"/>
    <w:rsid w:val="00F10FA9"/>
    <w:rsid w:val="00F477B0"/>
    <w:rsid w:val="00F51092"/>
    <w:rsid w:val="00F57A41"/>
    <w:rsid w:val="00F73435"/>
    <w:rsid w:val="00F82B23"/>
    <w:rsid w:val="00F90255"/>
    <w:rsid w:val="00FD008A"/>
    <w:rsid w:val="00FE41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520261AE"/>
  <w15:chartTrackingRefBased/>
  <w15:docId w15:val="{70EC9E03-D0A9-4078-AB0C-CA6D3F22BF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1073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F10731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10731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10731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10731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pa3">
    <w:name w:val="Apa 3"/>
    <w:basedOn w:val="Heading3"/>
    <w:next w:val="Normal"/>
    <w:link w:val="Apa3Char"/>
    <w:qFormat/>
    <w:rsid w:val="00F10731"/>
    <w:pPr>
      <w:spacing w:line="480" w:lineRule="auto"/>
    </w:pPr>
    <w:rPr>
      <w:rFonts w:ascii="Times New Roman" w:hAnsi="Times New Roman"/>
      <w:b/>
      <w:i/>
    </w:rPr>
  </w:style>
  <w:style w:type="character" w:customStyle="1" w:styleId="Apa3Char">
    <w:name w:val="Apa 3 Char"/>
    <w:basedOn w:val="Heading3Char"/>
    <w:link w:val="Apa3"/>
    <w:rsid w:val="00F10731"/>
    <w:rPr>
      <w:rFonts w:ascii="Times New Roman" w:eastAsiaTheme="majorEastAsia" w:hAnsi="Times New Roman" w:cstheme="majorBidi"/>
      <w:b/>
      <w:i/>
      <w:color w:val="1F3763" w:themeColor="accent1" w:themeShade="7F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F10731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customStyle="1" w:styleId="Apa2">
    <w:name w:val="Apa 2"/>
    <w:basedOn w:val="Heading2"/>
    <w:next w:val="Normal"/>
    <w:link w:val="Apa2Char"/>
    <w:qFormat/>
    <w:rsid w:val="00BE7BA1"/>
    <w:pPr>
      <w:spacing w:line="480" w:lineRule="auto"/>
    </w:pPr>
    <w:rPr>
      <w:rFonts w:ascii="Times New Roman" w:hAnsi="Times New Roman" w:cs="Times New Roman"/>
      <w:b/>
      <w:color w:val="auto"/>
      <w:sz w:val="24"/>
    </w:rPr>
  </w:style>
  <w:style w:type="character" w:customStyle="1" w:styleId="Apa2Char">
    <w:name w:val="Apa 2 Char"/>
    <w:basedOn w:val="Heading2Char"/>
    <w:link w:val="Apa2"/>
    <w:rsid w:val="00BE7BA1"/>
    <w:rPr>
      <w:rFonts w:ascii="Times New Roman" w:eastAsiaTheme="majorEastAsia" w:hAnsi="Times New Roman" w:cs="Times New Roman"/>
      <w:b/>
      <w:color w:val="2F5496" w:themeColor="accent1" w:themeShade="BF"/>
      <w:sz w:val="24"/>
      <w:szCs w:val="26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F10731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Apa1">
    <w:name w:val="Apa1"/>
    <w:basedOn w:val="Heading1"/>
    <w:next w:val="Normal"/>
    <w:link w:val="Apa1Char"/>
    <w:qFormat/>
    <w:rsid w:val="00BE7BA1"/>
    <w:pPr>
      <w:spacing w:line="480" w:lineRule="auto"/>
      <w:jc w:val="center"/>
    </w:pPr>
    <w:rPr>
      <w:rFonts w:ascii="Times New Roman" w:hAnsi="Times New Roman" w:cs="Times New Roman"/>
      <w:b/>
      <w:color w:val="auto"/>
      <w:sz w:val="28"/>
    </w:rPr>
  </w:style>
  <w:style w:type="character" w:customStyle="1" w:styleId="Apa1Char">
    <w:name w:val="Apa1 Char"/>
    <w:basedOn w:val="Heading1Char"/>
    <w:link w:val="Apa1"/>
    <w:rsid w:val="00BE7BA1"/>
    <w:rPr>
      <w:rFonts w:ascii="Times New Roman" w:eastAsiaTheme="majorEastAsia" w:hAnsi="Times New Roman" w:cs="Times New Roman"/>
      <w:b/>
      <w:color w:val="2F5496" w:themeColor="accent1" w:themeShade="BF"/>
      <w:sz w:val="28"/>
      <w:szCs w:val="32"/>
    </w:rPr>
  </w:style>
  <w:style w:type="character" w:customStyle="1" w:styleId="Heading1Char">
    <w:name w:val="Heading 1 Char"/>
    <w:basedOn w:val="DefaultParagraphFont"/>
    <w:link w:val="Heading1"/>
    <w:uiPriority w:val="9"/>
    <w:rsid w:val="00F10731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ApaNormal">
    <w:name w:val="Apa Normal"/>
    <w:basedOn w:val="Normal"/>
    <w:link w:val="ApaNormalChar"/>
    <w:qFormat/>
    <w:rsid w:val="00A94E98"/>
    <w:pPr>
      <w:spacing w:line="480" w:lineRule="auto"/>
      <w:jc w:val="both"/>
    </w:pPr>
    <w:rPr>
      <w:rFonts w:ascii="Times New Roman" w:hAnsi="Times New Roman"/>
      <w:sz w:val="24"/>
    </w:rPr>
  </w:style>
  <w:style w:type="character" w:customStyle="1" w:styleId="ApaNormalChar">
    <w:name w:val="Apa Normal Char"/>
    <w:basedOn w:val="DefaultParagraphFont"/>
    <w:link w:val="ApaNormal"/>
    <w:rsid w:val="00A94E98"/>
    <w:rPr>
      <w:rFonts w:ascii="Times New Roman" w:hAnsi="Times New Roman"/>
      <w:sz w:val="24"/>
    </w:rPr>
  </w:style>
  <w:style w:type="paragraph" w:customStyle="1" w:styleId="Apa4">
    <w:name w:val="Apa 4"/>
    <w:basedOn w:val="Heading4"/>
    <w:next w:val="ApaNormal"/>
    <w:link w:val="Apa4Char"/>
    <w:qFormat/>
    <w:rsid w:val="00F10731"/>
    <w:pPr>
      <w:spacing w:line="480" w:lineRule="auto"/>
      <w:ind w:left="720"/>
      <w:jc w:val="both"/>
    </w:pPr>
    <w:rPr>
      <w:rFonts w:ascii="Times New Roman" w:hAnsi="Times New Roman"/>
      <w:i w:val="0"/>
    </w:rPr>
  </w:style>
  <w:style w:type="character" w:customStyle="1" w:styleId="Apa4Char">
    <w:name w:val="Apa 4 Char"/>
    <w:basedOn w:val="Heading4Char"/>
    <w:link w:val="Apa4"/>
    <w:rsid w:val="00F10731"/>
    <w:rPr>
      <w:rFonts w:ascii="Times New Roman" w:eastAsiaTheme="majorEastAsia" w:hAnsi="Times New Roman" w:cstheme="majorBidi"/>
      <w:i w:val="0"/>
      <w:iCs/>
      <w:color w:val="2F5496" w:themeColor="accent1" w:themeShade="BF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10731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Apa5">
    <w:name w:val="Apa 5"/>
    <w:basedOn w:val="Heading5"/>
    <w:next w:val="ApaNormal"/>
    <w:link w:val="Apa5Char"/>
    <w:qFormat/>
    <w:rsid w:val="00F10731"/>
    <w:pPr>
      <w:spacing w:line="480" w:lineRule="auto"/>
      <w:ind w:left="720"/>
      <w:jc w:val="both"/>
    </w:pPr>
    <w:rPr>
      <w:rFonts w:ascii="Times New Roman" w:hAnsi="Times New Roman"/>
      <w:b/>
      <w:i/>
    </w:rPr>
  </w:style>
  <w:style w:type="character" w:customStyle="1" w:styleId="Apa5Char">
    <w:name w:val="Apa 5 Char"/>
    <w:basedOn w:val="Apa4Char"/>
    <w:link w:val="Apa5"/>
    <w:rsid w:val="00F10731"/>
    <w:rPr>
      <w:rFonts w:ascii="Times New Roman" w:eastAsiaTheme="majorEastAsia" w:hAnsi="Times New Roman" w:cstheme="majorBidi"/>
      <w:b/>
      <w:i/>
      <w:iCs w:val="0"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10731"/>
    <w:rPr>
      <w:rFonts w:asciiTheme="majorHAnsi" w:eastAsiaTheme="majorEastAsia" w:hAnsiTheme="majorHAnsi" w:cstheme="majorBidi"/>
      <w:color w:val="2F5496" w:themeColor="accent1" w:themeShade="BF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90AB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90AB9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B9500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9D0F5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D0F5C"/>
  </w:style>
  <w:style w:type="paragraph" w:styleId="Footer">
    <w:name w:val="footer"/>
    <w:basedOn w:val="Normal"/>
    <w:link w:val="FooterChar"/>
    <w:uiPriority w:val="99"/>
    <w:unhideWhenUsed/>
    <w:rsid w:val="009D0F5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D0F5C"/>
  </w:style>
  <w:style w:type="paragraph" w:styleId="ListParagraph">
    <w:name w:val="List Paragraph"/>
    <w:basedOn w:val="Normal"/>
    <w:uiPriority w:val="34"/>
    <w:qFormat/>
    <w:rsid w:val="00D86D84"/>
    <w:pPr>
      <w:numPr>
        <w:numId w:val="1"/>
      </w:numPr>
      <w:spacing w:before="120" w:after="240" w:line="240" w:lineRule="auto"/>
      <w:contextualSpacing/>
    </w:pPr>
    <w:rPr>
      <w:rFonts w:ascii="Times New Roman" w:eastAsia="Cambria" w:hAnsi="Times New Roman" w:cs="Times New Roman"/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628825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705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240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eader" Target="header2.xml"/><Relationship Id="rId1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eader" Target="header1.xml"/><Relationship Id="rId17" Type="http://schemas.openxmlformats.org/officeDocument/2006/relationships/footer" Target="footer3.xml"/><Relationship Id="rId2" Type="http://schemas.openxmlformats.org/officeDocument/2006/relationships/customXml" Target="../customXml/item2.xml"/><Relationship Id="rId16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5" Type="http://schemas.openxmlformats.org/officeDocument/2006/relationships/numbering" Target="numbering.xml"/><Relationship Id="rId15" Type="http://schemas.openxmlformats.org/officeDocument/2006/relationships/footer" Target="footer2.xml"/><Relationship Id="rId10" Type="http://schemas.openxmlformats.org/officeDocument/2006/relationships/endnotes" Target="endnotes.xml"/><Relationship Id="rId19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EC963B608C455B4BB04C316A9A90E094" ma:contentTypeVersion="13" ma:contentTypeDescription="Create a new document." ma:contentTypeScope="" ma:versionID="937043f0146cda187344e7f5661703b7">
  <xsd:schema xmlns:xsd="http://www.w3.org/2001/XMLSchema" xmlns:xs="http://www.w3.org/2001/XMLSchema" xmlns:p="http://schemas.microsoft.com/office/2006/metadata/properties" xmlns:ns3="c5aeb5e9-1369-4a54-9bb1-26ae055e6c06" xmlns:ns4="bcc163d9-c40a-49f5-a418-36961d3df0e6" targetNamespace="http://schemas.microsoft.com/office/2006/metadata/properties" ma:root="true" ma:fieldsID="303bf8b63a87fe44d23d7f831b6e5255" ns3:_="" ns4:_="">
    <xsd:import namespace="c5aeb5e9-1369-4a54-9bb1-26ae055e6c06"/>
    <xsd:import namespace="bcc163d9-c40a-49f5-a418-36961d3df0e6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AutoTags" minOccurs="0"/>
                <xsd:element ref="ns4:MediaServiceOCR" minOccurs="0"/>
                <xsd:element ref="ns4:MediaServiceDateTaken" minOccurs="0"/>
                <xsd:element ref="ns4:MediaServiceLocation" minOccurs="0"/>
                <xsd:element ref="ns4:MediaServiceGenerationTime" minOccurs="0"/>
                <xsd:element ref="ns4:MediaServiceEventHashCode" minOccurs="0"/>
                <xsd:element ref="ns4:MediaServiceAutoKeyPoints" minOccurs="0"/>
                <xsd:element ref="ns4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5aeb5e9-1369-4a54-9bb1-26ae055e6c06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description="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cc163d9-c40a-49f5-a418-36961d3df0e6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5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6" nillable="true" ma:displayName="Location" ma:internalName="MediaServiceLocation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C105F6CC-E201-4854-B74F-9AE3AC07DBA6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0F3DE8B0-FC6D-4559-A00C-DD1C68C8352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5aeb5e9-1369-4a54-9bb1-26ae055e6c06"/>
    <ds:schemaRef ds:uri="bcc163d9-c40a-49f5-a418-36961d3df0e6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7114EA4D-F3B0-4C58-B0C5-FBE2ABAF3298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FA18274F-8595-42C9-AF65-D037D157B652}">
  <ds:schemaRefs>
    <ds:schemaRef ds:uri="http://schemas.microsoft.com/office/infopath/2007/PartnerControls"/>
    <ds:schemaRef ds:uri="http://www.w3.org/XML/1998/namespace"/>
    <ds:schemaRef ds:uri="http://purl.org/dc/elements/1.1/"/>
    <ds:schemaRef ds:uri="c5aeb5e9-1369-4a54-9bb1-26ae055e6c06"/>
    <ds:schemaRef ds:uri="bcc163d9-c40a-49f5-a418-36961d3df0e6"/>
    <ds:schemaRef ds:uri="http://schemas.openxmlformats.org/package/2006/metadata/core-properties"/>
    <ds:schemaRef ds:uri="http://schemas.microsoft.com/office/2006/documentManagement/types"/>
    <ds:schemaRef ds:uri="http://purl.org/dc/terms/"/>
    <ds:schemaRef ds:uri="http://schemas.microsoft.com/office/2006/metadata/properties"/>
    <ds:schemaRef ds:uri="http://purl.org/dc/dcmitype/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4</TotalTime>
  <Pages>4</Pages>
  <Words>716</Words>
  <Characters>4087</Characters>
  <Application>Microsoft Office Word</Application>
  <DocSecurity>0</DocSecurity>
  <Lines>34</Lines>
  <Paragraphs>9</Paragraphs>
  <ScaleCrop>false</ScaleCrop>
  <Company/>
  <LinksUpToDate>false</LinksUpToDate>
  <CharactersWithSpaces>47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usa Levstek</dc:creator>
  <cp:keywords/>
  <dc:description/>
  <cp:lastModifiedBy>Marusa Levstek</cp:lastModifiedBy>
  <cp:revision>35</cp:revision>
  <dcterms:created xsi:type="dcterms:W3CDTF">2020-12-23T17:42:00Z</dcterms:created>
  <dcterms:modified xsi:type="dcterms:W3CDTF">2021-07-21T21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EC963B608C455B4BB04C316A9A90E094</vt:lpwstr>
  </property>
  <property fmtid="{D5CDD505-2E9C-101B-9397-08002B2CF9AE}" pid="3" name="Mendeley Recent Style Id 0_1">
    <vt:lpwstr>http://www.zotero.org/styles/american-medical-association</vt:lpwstr>
  </property>
  <property fmtid="{D5CDD505-2E9C-101B-9397-08002B2CF9AE}" pid="4" name="Mendeley Recent Style Name 0_1">
    <vt:lpwstr>American Medical Associa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Name 1_1">
    <vt:lpwstr>American Political Science Association</vt:lpwstr>
  </property>
  <property fmtid="{D5CDD505-2E9C-101B-9397-08002B2CF9AE}" pid="7" name="Mendeley Recent Style Id 2_1">
    <vt:lpwstr>http://www.zotero.org/styles/apa</vt:lpwstr>
  </property>
  <property fmtid="{D5CDD505-2E9C-101B-9397-08002B2CF9AE}" pid="8" name="Mendeley Recent Style Name 2_1">
    <vt:lpwstr>American Psychological Association 6th edition</vt:lpwstr>
  </property>
  <property fmtid="{D5CDD505-2E9C-101B-9397-08002B2CF9AE}" pid="9" name="Mendeley Recent Style Id 3_1">
    <vt:lpwstr>http://www.zotero.org/styles/american-sociological-association</vt:lpwstr>
  </property>
  <property fmtid="{D5CDD505-2E9C-101B-9397-08002B2CF9AE}" pid="10" name="Mendeley Recent Style Name 3_1">
    <vt:lpwstr>American Sociological Association</vt:lpwstr>
  </property>
  <property fmtid="{D5CDD505-2E9C-101B-9397-08002B2CF9AE}" pid="11" name="Mendeley Recent Style Id 4_1">
    <vt:lpwstr>http://www.zotero.org/styles/chicago-author-date</vt:lpwstr>
  </property>
  <property fmtid="{D5CDD505-2E9C-101B-9397-08002B2CF9AE}" pid="12" name="Mendeley Recent Style Name 4_1">
    <vt:lpwstr>Chicago Manual of Style 17th edition (author-date)</vt:lpwstr>
  </property>
  <property fmtid="{D5CDD505-2E9C-101B-9397-08002B2CF9AE}" pid="13" name="Mendeley Recent Style Id 5_1">
    <vt:lpwstr>http://www.zotero.org/styles/chicago-fullnote-bibliography</vt:lpwstr>
  </property>
  <property fmtid="{D5CDD505-2E9C-101B-9397-08002B2CF9AE}" pid="14" name="Mendeley Recent Style Name 5_1">
    <vt:lpwstr>Chicago Manual of Style 17th edition (full note)</vt:lpwstr>
  </property>
  <property fmtid="{D5CDD505-2E9C-101B-9397-08002B2CF9AE}" pid="15" name="Mendeley Recent Style Id 6_1">
    <vt:lpwstr>http://www.zotero.org/styles/chicago-note-bibliography</vt:lpwstr>
  </property>
  <property fmtid="{D5CDD505-2E9C-101B-9397-08002B2CF9AE}" pid="16" name="Mendeley Recent Style Name 6_1">
    <vt:lpwstr>Chicago Manual of Style 17th edition (note)</vt:lpwstr>
  </property>
  <property fmtid="{D5CDD505-2E9C-101B-9397-08002B2CF9AE}" pid="17" name="Mendeley Recent Style Id 7_1">
    <vt:lpwstr>http://www.zotero.org/styles/harvard-cite-them-right</vt:lpwstr>
  </property>
  <property fmtid="{D5CDD505-2E9C-101B-9397-08002B2CF9AE}" pid="18" name="Mendeley Recent Style Name 7_1">
    <vt:lpwstr>Cite Them Right 10th edition - Harvard</vt:lpwstr>
  </property>
  <property fmtid="{D5CDD505-2E9C-101B-9397-08002B2CF9AE}" pid="19" name="Mendeley Recent Style Id 8_1">
    <vt:lpwstr>http://www.zotero.org/styles/ieee</vt:lpwstr>
  </property>
  <property fmtid="{D5CDD505-2E9C-101B-9397-08002B2CF9AE}" pid="20" name="Mendeley Recent Style Name 8_1">
    <vt:lpwstr>IEEE</vt:lpwstr>
  </property>
  <property fmtid="{D5CDD505-2E9C-101B-9397-08002B2CF9AE}" pid="21" name="Mendeley Recent Style Id 9_1">
    <vt:lpwstr>http://www.zotero.org/styles/modern-humanities-research-association</vt:lpwstr>
  </property>
  <property fmtid="{D5CDD505-2E9C-101B-9397-08002B2CF9AE}" pid="22" name="Mendeley Recent Style Name 9_1">
    <vt:lpwstr>Modern Humanities Research Association 3rd edition (note with bibliography)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3dbf3b6a-3e8d-343f-9d3f-7cd6d004780d</vt:lpwstr>
  </property>
  <property fmtid="{D5CDD505-2E9C-101B-9397-08002B2CF9AE}" pid="25" name="Mendeley Citation Style_1">
    <vt:lpwstr>http://www.zotero.org/styles/apa</vt:lpwstr>
  </property>
</Properties>
</file>